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E884B3F" w14:textId="77777777" w:rsidR="00926E33" w:rsidRDefault="00926E33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subDoc r:id="rId6"/>
      <w:r>
        <w:br w:type="page"/>
      </w:r>
    </w:p>
    <w:p w14:paraId="6DBB70D9" w14:textId="77777777" w:rsidR="00926E33" w:rsidRDefault="00926E33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r>
        <w:br w:type="page"/>
      </w:r>
    </w:p>
    <w:p w14:paraId="4AE5212E" w14:textId="77777777" w:rsidR="00926E33" w:rsidRDefault="00926E33" w:rsidP="00DC528B">
      <w:pPr>
        <w:pStyle w:val="Heading1"/>
        <w:sectPr w:rsidR="00926E33" w:rsidSect="00BE4FA9">
          <w:type w:val="continuous"/>
          <w:pgSz w:w="12240" w:h="15840"/>
          <w:pgMar w:top="1440" w:right="1440" w:bottom="1440" w:left="2160" w:header="720" w:footer="720" w:gutter="0"/>
          <w:pgNumType w:start="1"/>
          <w:cols w:space="720"/>
          <w:docGrid w:linePitch="360"/>
        </w:sectPr>
      </w:pPr>
    </w:p>
    <w:p w14:paraId="07946CC5" w14:textId="77777777" w:rsidR="00926E33" w:rsidRDefault="00926E33" w:rsidP="00F37A2D">
      <w:subDoc r:id="rId7"/>
      <w:r>
        <w:t xml:space="preserve">I’d like to thank my family and friends for their good humor and support during this endeavor. I am especially grateful to my friends and colleagues, John DeVitis, David Masceri, Nick Romano and Dom Wirkijowski for their extensive help over these several years.  </w:t>
      </w:r>
    </w:p>
    <w:p w14:paraId="641D87EC" w14:textId="77777777" w:rsidR="00926E33" w:rsidRDefault="00926E33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bookmarkStart w:id="0" w:name="_Toc5375190"/>
      <w:r>
        <w:br w:type="page"/>
      </w:r>
    </w:p>
    <w:p w14:paraId="5BF45814" w14:textId="77777777" w:rsidR="00926E33" w:rsidRDefault="00926E33" w:rsidP="00BD5E20">
      <w:pPr>
        <w:pStyle w:val="Heading1"/>
      </w:pPr>
      <w:bookmarkStart w:id="1" w:name="_Toc5632624"/>
      <w:bookmarkStart w:id="2" w:name="_Toc5807947"/>
      <w:r>
        <w:t>Table of Contents</w:t>
      </w:r>
      <w:bookmarkEnd w:id="0"/>
      <w:bookmarkEnd w:id="1"/>
      <w:bookmarkEnd w:id="2"/>
    </w:p>
    <w:p w14:paraId="47E3CDF5" w14:textId="77777777" w:rsidR="00926E33" w:rsidRDefault="00926E33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r>
        <w:fldChar w:fldCharType="begin"/>
      </w:r>
      <w:r>
        <w:instrText xml:space="preserve"> TOC \o "1-2" \h \z \u </w:instrText>
      </w:r>
      <w:r>
        <w:fldChar w:fldCharType="separate"/>
      </w:r>
      <w:hyperlink w:anchor="_Toc5807946" w:history="1">
        <w:r w:rsidRPr="00B37F8C">
          <w:rPr>
            <w:rStyle w:val="Hyperlink"/>
            <w:noProof/>
          </w:rPr>
          <w:t>Acknowledge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</w:t>
        </w:r>
        <w:r>
          <w:rPr>
            <w:noProof/>
            <w:webHidden/>
          </w:rPr>
          <w:fldChar w:fldCharType="end"/>
        </w:r>
      </w:hyperlink>
    </w:p>
    <w:p w14:paraId="09610FEA" w14:textId="77777777" w:rsidR="00926E33" w:rsidRDefault="00926E33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5807947" w:history="1">
        <w:r w:rsidRPr="00B37F8C">
          <w:rPr>
            <w:rStyle w:val="Hyperlink"/>
            <w:noProof/>
          </w:rPr>
          <w:t>Table of Cont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i</w:t>
        </w:r>
        <w:r>
          <w:rPr>
            <w:noProof/>
            <w:webHidden/>
          </w:rPr>
          <w:fldChar w:fldCharType="end"/>
        </w:r>
      </w:hyperlink>
    </w:p>
    <w:p w14:paraId="6BAC4AAA" w14:textId="77777777" w:rsidR="00926E33" w:rsidRDefault="00926E33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5807948" w:history="1">
        <w:r w:rsidRPr="00B37F8C">
          <w:rPr>
            <w:rStyle w:val="Hyperlink"/>
            <w:noProof/>
          </w:rPr>
          <w:t>List of Tab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</w:t>
        </w:r>
        <w:r>
          <w:rPr>
            <w:noProof/>
            <w:webHidden/>
          </w:rPr>
          <w:fldChar w:fldCharType="end"/>
        </w:r>
      </w:hyperlink>
    </w:p>
    <w:p w14:paraId="4BB9409C" w14:textId="77777777" w:rsidR="00926E33" w:rsidRDefault="00926E33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5807949" w:history="1">
        <w:r w:rsidRPr="00B37F8C">
          <w:rPr>
            <w:rStyle w:val="Hyperlink"/>
            <w:noProof/>
          </w:rPr>
          <w:t>List of Figu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x</w:t>
        </w:r>
        <w:r>
          <w:rPr>
            <w:noProof/>
            <w:webHidden/>
          </w:rPr>
          <w:fldChar w:fldCharType="end"/>
        </w:r>
      </w:hyperlink>
    </w:p>
    <w:p w14:paraId="1CF08D65" w14:textId="77777777" w:rsidR="00926E33" w:rsidRDefault="00926E33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5807950" w:history="1">
        <w:r w:rsidRPr="00B37F8C">
          <w:rPr>
            <w:rStyle w:val="Hyperlink"/>
            <w:noProof/>
          </w:rPr>
          <w:t>Abstrac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xx</w:t>
        </w:r>
        <w:r>
          <w:rPr>
            <w:noProof/>
            <w:webHidden/>
          </w:rPr>
          <w:fldChar w:fldCharType="end"/>
        </w:r>
      </w:hyperlink>
    </w:p>
    <w:p w14:paraId="536D24AC" w14:textId="77777777" w:rsidR="00926E33" w:rsidRDefault="00926E33">
      <w:pPr>
        <w:pStyle w:val="TOC1"/>
        <w:tabs>
          <w:tab w:val="left" w:pos="1320"/>
          <w:tab w:val="right" w:leader="dot" w:pos="8630"/>
        </w:tabs>
        <w:rPr>
          <w:rFonts w:eastAsiaTheme="minorEastAsia"/>
          <w:noProof/>
        </w:rPr>
      </w:pPr>
      <w:r>
        <w:rPr>
          <w:noProof/>
        </w:rPr>
        <w:t>Chapter 1:</w:t>
      </w:r>
      <w:r>
        <w:rPr>
          <w:rFonts w:eastAsiaTheme="minorEastAsia"/>
          <w:noProof/>
        </w:rPr>
        <w:tab/>
      </w:r>
      <w:r>
        <w:rPr>
          <w:noProof/>
        </w:rPr>
        <w:t>Introduction</w:t>
      </w:r>
      <w:r>
        <w:rPr>
          <w:noProof/>
          <w:webHidden/>
        </w:rPr>
        <w:tab/>
        <w:t>1</w:t>
      </w:r>
    </w:p>
    <w:p w14:paraId="1D24B12E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r>
        <w:rPr>
          <w:noProof/>
        </w:rPr>
        <w:t>Societal Context</w:t>
      </w:r>
      <w:r>
        <w:rPr>
          <w:noProof/>
          <w:webHidden/>
        </w:rPr>
        <w:tab/>
        <w:t>1</w:t>
      </w:r>
    </w:p>
    <w:p w14:paraId="23ADEB42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r>
        <w:rPr>
          <w:noProof/>
        </w:rPr>
        <w:t>Current State of Transportation Infrastructure</w:t>
      </w:r>
      <w:r>
        <w:rPr>
          <w:noProof/>
          <w:webHidden/>
        </w:rPr>
        <w:tab/>
        <w:t>1</w:t>
      </w:r>
    </w:p>
    <w:p w14:paraId="622709A2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r>
        <w:rPr>
          <w:noProof/>
        </w:rPr>
        <w:t>Key Knowledge Gap: Influence of Trucks on Bridge Performances</w:t>
      </w:r>
      <w:r>
        <w:rPr>
          <w:noProof/>
          <w:webHidden/>
        </w:rPr>
        <w:tab/>
        <w:t>2</w:t>
      </w:r>
    </w:p>
    <w:p w14:paraId="0EA970B5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r>
        <w:rPr>
          <w:noProof/>
        </w:rPr>
        <w:t>Overview of Vehicle-Bridge Interaction</w:t>
      </w:r>
      <w:r>
        <w:rPr>
          <w:noProof/>
          <w:webHidden/>
        </w:rPr>
        <w:tab/>
        <w:t>3</w:t>
      </w:r>
    </w:p>
    <w:p w14:paraId="155595F7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r>
        <w:rPr>
          <w:noProof/>
        </w:rPr>
        <w:t>Research Objectives and Scope</w:t>
      </w:r>
      <w:r>
        <w:rPr>
          <w:noProof/>
          <w:webHidden/>
        </w:rPr>
        <w:tab/>
        <w:t>5</w:t>
      </w:r>
    </w:p>
    <w:p w14:paraId="0F66DFC7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r>
        <w:rPr>
          <w:noProof/>
        </w:rPr>
        <w:t>Summary of Thesis Chapters</w:t>
      </w:r>
      <w:r>
        <w:rPr>
          <w:noProof/>
          <w:webHidden/>
        </w:rPr>
        <w:tab/>
        <w:t>6</w:t>
      </w:r>
    </w:p>
    <w:p w14:paraId="78A38DDC" w14:textId="77777777" w:rsidR="00926E33" w:rsidRDefault="00926E33">
      <w:pPr>
        <w:pStyle w:val="TOC1"/>
        <w:tabs>
          <w:tab w:val="left" w:pos="1320"/>
          <w:tab w:val="right" w:leader="dot" w:pos="8630"/>
        </w:tabs>
        <w:rPr>
          <w:rFonts w:eastAsiaTheme="minorEastAsia"/>
          <w:noProof/>
        </w:rPr>
      </w:pPr>
      <w:hyperlink w:anchor="_Toc5807951" w:history="1">
        <w:r w:rsidRPr="00B37F8C">
          <w:rPr>
            <w:rStyle w:val="Hyperlink"/>
            <w:noProof/>
          </w:rPr>
          <w:t>Chapter 2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Literature Review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35863672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07952" w:history="1">
        <w:r w:rsidRPr="00B37F8C">
          <w:rPr>
            <w:rStyle w:val="Hyperlink"/>
            <w:noProof/>
          </w:rPr>
          <w:t>Dynamic Amplification in Bridge Cod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78E38143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07953" w:history="1">
        <w:r w:rsidRPr="00B37F8C">
          <w:rPr>
            <w:rStyle w:val="Hyperlink"/>
            <w:noProof/>
          </w:rPr>
          <w:t>Experimental Evaluation of Amplification Fac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4AE2DCFA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07954" w:history="1">
        <w:r w:rsidRPr="00B37F8C">
          <w:rPr>
            <w:rStyle w:val="Hyperlink"/>
            <w:noProof/>
          </w:rPr>
          <w:t>Modeling Vehicle-Bridge Inter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7C44438D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07955" w:history="1">
        <w:r w:rsidRPr="00B37F8C">
          <w:rPr>
            <w:rStyle w:val="Hyperlink"/>
            <w:noProof/>
          </w:rPr>
          <w:t>Influential Parameters for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61E0652B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07956" w:history="1">
        <w:r w:rsidRPr="00B37F8C">
          <w:rPr>
            <w:rStyle w:val="Hyperlink"/>
            <w:noProof/>
          </w:rPr>
          <w:t>Effects of Platooned Vehic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789600A7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07957" w:history="1">
        <w:r w:rsidRPr="00B37F8C">
          <w:rPr>
            <w:rStyle w:val="Hyperlink"/>
            <w:noProof/>
          </w:rPr>
          <w:t>Bridge Vibration Limi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2DA4054C" w14:textId="77777777" w:rsidR="00926E33" w:rsidRDefault="00926E33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07958" w:history="1">
        <w:r w:rsidRPr="00B37F8C">
          <w:rPr>
            <w:rStyle w:val="Hyperlink"/>
            <w:noProof/>
          </w:rPr>
          <w:t>Knowledge Gap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086C0D8E" w14:textId="77777777" w:rsidR="00926E33" w:rsidRDefault="00926E33">
      <w:pPr>
        <w:pStyle w:val="TOC1"/>
        <w:tabs>
          <w:tab w:val="left" w:pos="880"/>
          <w:tab w:val="right" w:leader="dot" w:pos="8630"/>
        </w:tabs>
        <w:rPr>
          <w:rFonts w:eastAsiaTheme="minorEastAsia"/>
          <w:noProof/>
        </w:rPr>
      </w:pPr>
      <w:hyperlink w:anchor="_Toc5807959" w:history="1">
        <w:r w:rsidRPr="00B37F8C">
          <w:rPr>
            <w:rStyle w:val="Hyperlink"/>
            <w:noProof/>
          </w:rPr>
          <w:t>Part 1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Understanding vehicle-bridge interaction and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3450A501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60" w:history="1">
        <w:r w:rsidRPr="00B37F8C">
          <w:rPr>
            <w:rStyle w:val="Hyperlink"/>
            <w:noProof/>
          </w:rPr>
          <w:t>Chapter 1.1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Description of Case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14D6D57B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61" w:history="1">
        <w:r w:rsidRPr="00B37F8C">
          <w:rPr>
            <w:rStyle w:val="Hyperlink"/>
            <w:noProof/>
          </w:rPr>
          <w:t>Chapter 1.2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Preliminary Modeling of test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10C8996B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62" w:history="1">
        <w:r w:rsidRPr="00B37F8C">
          <w:rPr>
            <w:rStyle w:val="Hyperlink"/>
            <w:noProof/>
          </w:rPr>
          <w:t>Chapter 1.3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Phase 1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14:paraId="7AB24727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63" w:history="1">
        <w:r w:rsidRPr="00B37F8C">
          <w:rPr>
            <w:rStyle w:val="Hyperlink"/>
            <w:noProof/>
          </w:rPr>
          <w:t>Chapter 1.4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Phase 2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14:paraId="2460A698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64" w:history="1">
        <w:r w:rsidRPr="00B37F8C">
          <w:rPr>
            <w:rStyle w:val="Hyperlink"/>
            <w:noProof/>
          </w:rPr>
          <w:t>Chapter 1.5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Phase 3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2</w:t>
        </w:r>
        <w:r>
          <w:rPr>
            <w:noProof/>
            <w:webHidden/>
          </w:rPr>
          <w:fldChar w:fldCharType="end"/>
        </w:r>
      </w:hyperlink>
    </w:p>
    <w:p w14:paraId="2AE3DFC6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65" w:history="1">
        <w:r w:rsidRPr="00B37F8C">
          <w:rPr>
            <w:rStyle w:val="Hyperlink"/>
            <w:noProof/>
          </w:rPr>
          <w:t>Chapter 1.6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VBI Model Valid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2</w:t>
        </w:r>
        <w:r>
          <w:rPr>
            <w:noProof/>
            <w:webHidden/>
          </w:rPr>
          <w:fldChar w:fldCharType="end"/>
        </w:r>
      </w:hyperlink>
    </w:p>
    <w:p w14:paraId="030C7E82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66" w:history="1">
        <w:r w:rsidRPr="00B37F8C">
          <w:rPr>
            <w:rStyle w:val="Hyperlink"/>
            <w:noProof/>
          </w:rPr>
          <w:t>Chapter 1.7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Part 1 Summary and Conclus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7</w:t>
        </w:r>
        <w:r>
          <w:rPr>
            <w:noProof/>
            <w:webHidden/>
          </w:rPr>
          <w:fldChar w:fldCharType="end"/>
        </w:r>
      </w:hyperlink>
    </w:p>
    <w:p w14:paraId="115DF0F6" w14:textId="77777777" w:rsidR="00926E33" w:rsidRDefault="00926E33">
      <w:pPr>
        <w:pStyle w:val="TOC1"/>
        <w:tabs>
          <w:tab w:val="left" w:pos="880"/>
          <w:tab w:val="right" w:leader="dot" w:pos="8630"/>
        </w:tabs>
        <w:rPr>
          <w:rFonts w:eastAsiaTheme="minorEastAsia"/>
          <w:noProof/>
        </w:rPr>
      </w:pPr>
      <w:hyperlink w:anchor="_Toc5807967" w:history="1">
        <w:r w:rsidRPr="00B37F8C">
          <w:rPr>
            <w:rStyle w:val="Hyperlink"/>
            <w:noProof/>
          </w:rPr>
          <w:t>Part 2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Estima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8</w:t>
        </w:r>
        <w:r>
          <w:rPr>
            <w:noProof/>
            <w:webHidden/>
          </w:rPr>
          <w:fldChar w:fldCharType="end"/>
        </w:r>
      </w:hyperlink>
    </w:p>
    <w:p w14:paraId="5BF1B588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68" w:history="1">
        <w:r w:rsidRPr="00B37F8C">
          <w:rPr>
            <w:rStyle w:val="Hyperlink"/>
            <w:noProof/>
          </w:rPr>
          <w:t>Chapter 2.1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Components of Vehicle Bridge Inter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0</w:t>
        </w:r>
        <w:r>
          <w:rPr>
            <w:noProof/>
            <w:webHidden/>
          </w:rPr>
          <w:fldChar w:fldCharType="end"/>
        </w:r>
      </w:hyperlink>
    </w:p>
    <w:p w14:paraId="62CDFAAC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69" w:history="1">
        <w:r w:rsidRPr="00B37F8C">
          <w:rPr>
            <w:rStyle w:val="Hyperlink"/>
            <w:noProof/>
          </w:rPr>
          <w:t>Chapter 2.2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In-Situ Measur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2</w:t>
        </w:r>
        <w:r>
          <w:rPr>
            <w:noProof/>
            <w:webHidden/>
          </w:rPr>
          <w:fldChar w:fldCharType="end"/>
        </w:r>
      </w:hyperlink>
    </w:p>
    <w:p w14:paraId="13167147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70" w:history="1">
        <w:r w:rsidRPr="00B37F8C">
          <w:rPr>
            <w:rStyle w:val="Hyperlink"/>
            <w:noProof/>
          </w:rPr>
          <w:t>Chapter 2.3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Model-Based Si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1</w:t>
        </w:r>
        <w:r>
          <w:rPr>
            <w:noProof/>
            <w:webHidden/>
          </w:rPr>
          <w:fldChar w:fldCharType="end"/>
        </w:r>
      </w:hyperlink>
    </w:p>
    <w:p w14:paraId="5F046DA2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71" w:history="1">
        <w:r w:rsidRPr="00B37F8C">
          <w:rPr>
            <w:rStyle w:val="Hyperlink"/>
            <w:noProof/>
          </w:rPr>
          <w:t>Chapter 2.4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Simplified Model For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6</w:t>
        </w:r>
        <w:r>
          <w:rPr>
            <w:noProof/>
            <w:webHidden/>
          </w:rPr>
          <w:fldChar w:fldCharType="end"/>
        </w:r>
      </w:hyperlink>
    </w:p>
    <w:p w14:paraId="47EECC93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72" w:history="1">
        <w:r w:rsidRPr="00B37F8C">
          <w:rPr>
            <w:rStyle w:val="Hyperlink"/>
            <w:noProof/>
          </w:rPr>
          <w:t>Chapter 2.5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IRI &amp; Other Vehicle-Only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4</w:t>
        </w:r>
        <w:r>
          <w:rPr>
            <w:noProof/>
            <w:webHidden/>
          </w:rPr>
          <w:fldChar w:fldCharType="end"/>
        </w:r>
      </w:hyperlink>
    </w:p>
    <w:p w14:paraId="2F2AEC62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73" w:history="1">
        <w:r w:rsidRPr="00B37F8C">
          <w:rPr>
            <w:rStyle w:val="Hyperlink"/>
            <w:noProof/>
          </w:rPr>
          <w:t>Chapter 2.6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VBI Mechanisms and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7</w:t>
        </w:r>
        <w:r>
          <w:rPr>
            <w:noProof/>
            <w:webHidden/>
          </w:rPr>
          <w:fldChar w:fldCharType="end"/>
        </w:r>
      </w:hyperlink>
    </w:p>
    <w:p w14:paraId="1CBB424C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74" w:history="1">
        <w:r w:rsidRPr="00B37F8C">
          <w:rPr>
            <w:rStyle w:val="Hyperlink"/>
            <w:noProof/>
          </w:rPr>
          <w:t>Chapter 2.7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Part 2 Summary and Conclus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5</w:t>
        </w:r>
        <w:r>
          <w:rPr>
            <w:noProof/>
            <w:webHidden/>
          </w:rPr>
          <w:fldChar w:fldCharType="end"/>
        </w:r>
      </w:hyperlink>
    </w:p>
    <w:p w14:paraId="56EB1727" w14:textId="77777777" w:rsidR="00926E33" w:rsidRDefault="00926E33">
      <w:pPr>
        <w:pStyle w:val="TOC1"/>
        <w:tabs>
          <w:tab w:val="left" w:pos="880"/>
          <w:tab w:val="right" w:leader="dot" w:pos="8630"/>
        </w:tabs>
        <w:rPr>
          <w:rFonts w:eastAsiaTheme="minorEastAsia"/>
          <w:noProof/>
        </w:rPr>
      </w:pPr>
      <w:hyperlink w:anchor="_Toc5807975" w:history="1">
        <w:r w:rsidRPr="00B37F8C">
          <w:rPr>
            <w:rStyle w:val="Hyperlink"/>
            <w:noProof/>
          </w:rPr>
          <w:t>Part 3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Applications in Vehicle-Bridge Inter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7</w:t>
        </w:r>
        <w:r>
          <w:rPr>
            <w:noProof/>
            <w:webHidden/>
          </w:rPr>
          <w:fldChar w:fldCharType="end"/>
        </w:r>
      </w:hyperlink>
    </w:p>
    <w:p w14:paraId="13E42031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76" w:history="1">
        <w:r w:rsidRPr="00B37F8C">
          <w:rPr>
            <w:rStyle w:val="Hyperlink"/>
            <w:noProof/>
          </w:rPr>
          <w:t>Chapter 3.1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Remediation and Smoothness Criter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8</w:t>
        </w:r>
        <w:r>
          <w:rPr>
            <w:noProof/>
            <w:webHidden/>
          </w:rPr>
          <w:fldChar w:fldCharType="end"/>
        </w:r>
      </w:hyperlink>
    </w:p>
    <w:p w14:paraId="31B3B64B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77" w:history="1">
        <w:r w:rsidRPr="00B37F8C">
          <w:rPr>
            <w:rStyle w:val="Hyperlink"/>
            <w:noProof/>
          </w:rPr>
          <w:t>Chapter 3.2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Multiple Vehic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3</w:t>
        </w:r>
        <w:r>
          <w:rPr>
            <w:noProof/>
            <w:webHidden/>
          </w:rPr>
          <w:fldChar w:fldCharType="end"/>
        </w:r>
      </w:hyperlink>
    </w:p>
    <w:p w14:paraId="56652174" w14:textId="77777777" w:rsidR="00926E33" w:rsidRDefault="00926E33">
      <w:pPr>
        <w:pStyle w:val="TOC2"/>
        <w:tabs>
          <w:tab w:val="left" w:pos="1760"/>
          <w:tab w:val="right" w:leader="dot" w:pos="8630"/>
        </w:tabs>
        <w:rPr>
          <w:rFonts w:eastAsiaTheme="minorEastAsia"/>
          <w:noProof/>
        </w:rPr>
      </w:pPr>
      <w:hyperlink w:anchor="_Toc5807978" w:history="1">
        <w:r w:rsidRPr="00B37F8C">
          <w:rPr>
            <w:rStyle w:val="Hyperlink"/>
            <w:noProof/>
          </w:rPr>
          <w:t>Chapter 3.3:</w:t>
        </w:r>
        <w:r>
          <w:rPr>
            <w:rFonts w:eastAsiaTheme="minorEastAsia"/>
            <w:noProof/>
          </w:rPr>
          <w:tab/>
        </w:r>
        <w:r w:rsidRPr="00B37F8C">
          <w:rPr>
            <w:rStyle w:val="Hyperlink"/>
            <w:noProof/>
          </w:rPr>
          <w:t>Part 3 Conclusions and Future 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8</w:t>
        </w:r>
        <w:r>
          <w:rPr>
            <w:noProof/>
            <w:webHidden/>
          </w:rPr>
          <w:fldChar w:fldCharType="end"/>
        </w:r>
      </w:hyperlink>
    </w:p>
    <w:p w14:paraId="00C1408D" w14:textId="77777777" w:rsidR="00926E33" w:rsidRDefault="00926E33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5807979" w:history="1">
        <w:r w:rsidRPr="00B37F8C">
          <w:rPr>
            <w:rStyle w:val="Hyperlink"/>
            <w:noProof/>
          </w:rPr>
          <w:t>List of 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079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1</w:t>
        </w:r>
        <w:r>
          <w:rPr>
            <w:noProof/>
            <w:webHidden/>
          </w:rPr>
          <w:fldChar w:fldCharType="end"/>
        </w:r>
      </w:hyperlink>
    </w:p>
    <w:p w14:paraId="10D619CC" w14:textId="77777777" w:rsidR="00926E33" w:rsidRPr="00BD5E20" w:rsidRDefault="00926E33" w:rsidP="00BD5E20">
      <w:r>
        <w:fldChar w:fldCharType="end"/>
      </w:r>
    </w:p>
    <w:p w14:paraId="00A85FE9" w14:textId="77777777" w:rsidR="00926E33" w:rsidRDefault="00926E33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bookmarkStart w:id="3" w:name="_Toc5375191"/>
      <w:r>
        <w:br w:type="page"/>
      </w:r>
    </w:p>
    <w:p w14:paraId="5674207B" w14:textId="77777777" w:rsidR="00926E33" w:rsidRDefault="00926E33" w:rsidP="00DC528B">
      <w:pPr>
        <w:pStyle w:val="Heading1"/>
      </w:pPr>
      <w:bookmarkStart w:id="4" w:name="_Toc5807948"/>
      <w:r>
        <w:t>List of Tables</w:t>
      </w:r>
      <w:bookmarkEnd w:id="3"/>
      <w:bookmarkEnd w:id="4"/>
    </w:p>
    <w:p w14:paraId="400F050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r>
        <w:fldChar w:fldCharType="begin"/>
      </w:r>
      <w:r>
        <w:instrText xml:space="preserve"> TOC \h \z \c "Table" </w:instrText>
      </w:r>
      <w:r>
        <w:fldChar w:fldCharType="separate"/>
      </w:r>
      <w:hyperlink w:anchor="_Toc5705345" w:history="1">
        <w:r w:rsidRPr="0069649C">
          <w:rPr>
            <w:rStyle w:val="Hyperlink"/>
            <w:noProof/>
          </w:rPr>
          <w:t>Table 1.1.1: NBI Details of Case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1B40F8A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46" w:history="1">
        <w:r w:rsidRPr="0069649C">
          <w:rPr>
            <w:rStyle w:val="Hyperlink"/>
            <w:noProof/>
          </w:rPr>
          <w:t>Table 1.2.1: Cross-Girder Boundary Conditions (Nodal Restraints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14:paraId="268FABA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47" w:history="1">
        <w:r w:rsidRPr="0069649C">
          <w:rPr>
            <w:rStyle w:val="Hyperlink"/>
            <w:noProof/>
          </w:rPr>
          <w:t>Table 1.3.1: Testing Equipment Model Inf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70B8299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48" w:history="1">
        <w:r w:rsidRPr="0069649C">
          <w:rPr>
            <w:rStyle w:val="Hyperlink"/>
            <w:noProof/>
          </w:rPr>
          <w:t>Table 1.4.1: Phase 2 Testing Equipment Detai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9</w:t>
        </w:r>
        <w:r>
          <w:rPr>
            <w:noProof/>
            <w:webHidden/>
          </w:rPr>
          <w:fldChar w:fldCharType="end"/>
        </w:r>
      </w:hyperlink>
    </w:p>
    <w:p w14:paraId="6420411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49" w:history="1">
        <w:r w:rsidRPr="0069649C">
          <w:rPr>
            <w:rStyle w:val="Hyperlink"/>
            <w:noProof/>
          </w:rPr>
          <w:t>Table 1.4.2: Phase 2 Testing Weather Condi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3</w:t>
        </w:r>
        <w:r>
          <w:rPr>
            <w:noProof/>
            <w:webHidden/>
          </w:rPr>
          <w:fldChar w:fldCharType="end"/>
        </w:r>
      </w:hyperlink>
    </w:p>
    <w:p w14:paraId="446F362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50" w:history="1">
        <w:r w:rsidRPr="0069649C">
          <w:rPr>
            <w:rStyle w:val="Hyperlink"/>
            <w:noProof/>
          </w:rPr>
          <w:t>Table 1.4.3: Model Parameter Valu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797E361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51" w:history="1">
        <w:r w:rsidRPr="0069649C">
          <w:rPr>
            <w:rStyle w:val="Hyperlink"/>
            <w:noProof/>
          </w:rPr>
          <w:t>Table 1.4.4: Frequency of Mode Shapes from Experimental Data and FE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79EEC13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52" w:history="1">
        <w:r w:rsidRPr="0069649C">
          <w:rPr>
            <w:rStyle w:val="Hyperlink"/>
            <w:noProof/>
          </w:rPr>
          <w:t>Table 1.4.5: LRFD flexural ratings using refined analysis for 0.4 of span length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8</w:t>
        </w:r>
        <w:r>
          <w:rPr>
            <w:noProof/>
            <w:webHidden/>
          </w:rPr>
          <w:fldChar w:fldCharType="end"/>
        </w:r>
      </w:hyperlink>
    </w:p>
    <w:p w14:paraId="57781EB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53" w:history="1">
        <w:r w:rsidRPr="0069649C">
          <w:rPr>
            <w:rStyle w:val="Hyperlink"/>
            <w:noProof/>
          </w:rPr>
          <w:t>Table 1.4.6: Operational vs Rating Bridge Responses (Midspan, Bottom-Flang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8</w:t>
        </w:r>
        <w:r>
          <w:rPr>
            <w:noProof/>
            <w:webHidden/>
          </w:rPr>
          <w:fldChar w:fldCharType="end"/>
        </w:r>
      </w:hyperlink>
    </w:p>
    <w:p w14:paraId="36405A4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54" w:history="1">
        <w:r w:rsidRPr="0069649C">
          <w:rPr>
            <w:rStyle w:val="Hyperlink"/>
            <w:noProof/>
          </w:rPr>
          <w:t>Table 1.4.7: Live Load and Impact Fac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0</w:t>
        </w:r>
        <w:r>
          <w:rPr>
            <w:noProof/>
            <w:webHidden/>
          </w:rPr>
          <w:fldChar w:fldCharType="end"/>
        </w:r>
      </w:hyperlink>
    </w:p>
    <w:p w14:paraId="5DD44E4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55" w:history="1">
        <w:r w:rsidRPr="0069649C">
          <w:rPr>
            <w:rStyle w:val="Hyperlink"/>
            <w:noProof/>
          </w:rPr>
          <w:t>Table 1.5.1: Phase 3 Test Equipment Model Specific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6</w:t>
        </w:r>
        <w:r>
          <w:rPr>
            <w:noProof/>
            <w:webHidden/>
          </w:rPr>
          <w:fldChar w:fldCharType="end"/>
        </w:r>
      </w:hyperlink>
    </w:p>
    <w:p w14:paraId="34CBD6A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56" w:history="1">
        <w:r w:rsidRPr="0069649C">
          <w:rPr>
            <w:rStyle w:val="Hyperlink"/>
            <w:noProof/>
          </w:rPr>
          <w:t>Table 1.5.2: Test Vehicle Wheel Weigh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7</w:t>
        </w:r>
        <w:r>
          <w:rPr>
            <w:noProof/>
            <w:webHidden/>
          </w:rPr>
          <w:fldChar w:fldCharType="end"/>
        </w:r>
      </w:hyperlink>
    </w:p>
    <w:p w14:paraId="0AF5BA5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57" w:history="1">
        <w:r w:rsidRPr="0069649C">
          <w:rPr>
            <w:rStyle w:val="Hyperlink"/>
            <w:noProof/>
          </w:rPr>
          <w:t>Table 1.5.3: Meta Data for Test Ru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8</w:t>
        </w:r>
        <w:r>
          <w:rPr>
            <w:noProof/>
            <w:webHidden/>
          </w:rPr>
          <w:fldChar w:fldCharType="end"/>
        </w:r>
      </w:hyperlink>
    </w:p>
    <w:p w14:paraId="0FFADCB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58" w:history="1">
        <w:r w:rsidRPr="0069649C">
          <w:rPr>
            <w:rStyle w:val="Hyperlink"/>
            <w:noProof/>
          </w:rPr>
          <w:t>Table 1.5.4: Ames Model 8300 Profiler Specific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8</w:t>
        </w:r>
        <w:r>
          <w:rPr>
            <w:noProof/>
            <w:webHidden/>
          </w:rPr>
          <w:fldChar w:fldCharType="end"/>
        </w:r>
      </w:hyperlink>
    </w:p>
    <w:p w14:paraId="25F175E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59" w:history="1">
        <w:r w:rsidRPr="0069649C">
          <w:rPr>
            <w:rStyle w:val="Hyperlink"/>
            <w:noProof/>
          </w:rPr>
          <w:t>Table 1.5.5: RMS Values for (Run 6) Truck Acceleration Before and On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2</w:t>
        </w:r>
        <w:r>
          <w:rPr>
            <w:noProof/>
            <w:webHidden/>
          </w:rPr>
          <w:fldChar w:fldCharType="end"/>
        </w:r>
      </w:hyperlink>
    </w:p>
    <w:p w14:paraId="3B43EAB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60" w:history="1">
        <w:r w:rsidRPr="0069649C">
          <w:rPr>
            <w:rStyle w:val="Hyperlink"/>
            <w:noProof/>
          </w:rPr>
          <w:t>Table 1.5.6: Girders Reported Corresponding to Lane of Trav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1</w:t>
        </w:r>
        <w:r>
          <w:rPr>
            <w:noProof/>
            <w:webHidden/>
          </w:rPr>
          <w:fldChar w:fldCharType="end"/>
        </w:r>
      </w:hyperlink>
    </w:p>
    <w:p w14:paraId="37904E3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61" w:history="1">
        <w:r w:rsidRPr="0069649C">
          <w:rPr>
            <w:rStyle w:val="Hyperlink"/>
            <w:noProof/>
          </w:rPr>
          <w:t>Table 1.6.1: Displacement Comparison for Different Representations of Diaphrag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6</w:t>
        </w:r>
        <w:r>
          <w:rPr>
            <w:noProof/>
            <w:webHidden/>
          </w:rPr>
          <w:fldChar w:fldCharType="end"/>
        </w:r>
      </w:hyperlink>
    </w:p>
    <w:p w14:paraId="3616593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62" w:history="1">
        <w:r w:rsidRPr="0069649C">
          <w:rPr>
            <w:rStyle w:val="Hyperlink"/>
            <w:noProof/>
          </w:rPr>
          <w:t>Table 1.6.2: Diaphragm Equivalent Beam Element Section Propert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6</w:t>
        </w:r>
        <w:r>
          <w:rPr>
            <w:noProof/>
            <w:webHidden/>
          </w:rPr>
          <w:fldChar w:fldCharType="end"/>
        </w:r>
      </w:hyperlink>
    </w:p>
    <w:p w14:paraId="126A8C9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63" w:history="1">
        <w:r w:rsidRPr="0069649C">
          <w:rPr>
            <w:rStyle w:val="Hyperlink"/>
            <w:noProof/>
          </w:rPr>
          <w:t>Table 1.6.3: Pedestal Beam Element Attribu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6</w:t>
        </w:r>
        <w:r>
          <w:rPr>
            <w:noProof/>
            <w:webHidden/>
          </w:rPr>
          <w:fldChar w:fldCharType="end"/>
        </w:r>
      </w:hyperlink>
    </w:p>
    <w:p w14:paraId="1CA1753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64" w:history="1">
        <w:r w:rsidRPr="0069649C">
          <w:rPr>
            <w:rStyle w:val="Hyperlink"/>
            <w:noProof/>
          </w:rPr>
          <w:t>Table 1.6.4: Pedestal Element End Releases (Translational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7</w:t>
        </w:r>
        <w:r>
          <w:rPr>
            <w:noProof/>
            <w:webHidden/>
          </w:rPr>
          <w:fldChar w:fldCharType="end"/>
        </w:r>
      </w:hyperlink>
    </w:p>
    <w:p w14:paraId="791ACDCA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65" w:history="1">
        <w:r w:rsidRPr="0069649C">
          <w:rPr>
            <w:rStyle w:val="Hyperlink"/>
            <w:noProof/>
          </w:rPr>
          <w:t>Table 1.6.5: Cross-Girder Boundary Node Restrai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7</w:t>
        </w:r>
        <w:r>
          <w:rPr>
            <w:noProof/>
            <w:webHidden/>
          </w:rPr>
          <w:fldChar w:fldCharType="end"/>
        </w:r>
      </w:hyperlink>
    </w:p>
    <w:p w14:paraId="1455C68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66" w:history="1">
        <w:r w:rsidRPr="0069649C">
          <w:rPr>
            <w:rStyle w:val="Hyperlink"/>
            <w:noProof/>
          </w:rPr>
          <w:t>Table 1.6.6: Influence of Mesh Size on Model Respons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8</w:t>
        </w:r>
        <w:r>
          <w:rPr>
            <w:noProof/>
            <w:webHidden/>
          </w:rPr>
          <w:fldChar w:fldCharType="end"/>
        </w:r>
      </w:hyperlink>
    </w:p>
    <w:p w14:paraId="39AE048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67" w:history="1">
        <w:r w:rsidRPr="0069649C">
          <w:rPr>
            <w:rStyle w:val="Hyperlink"/>
            <w:noProof/>
          </w:rPr>
          <w:t>Table 1.6.7: Comparison of Experimental and FE (LUSAS) Mode Shape Frequenc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0</w:t>
        </w:r>
        <w:r>
          <w:rPr>
            <w:noProof/>
            <w:webHidden/>
          </w:rPr>
          <w:fldChar w:fldCharType="end"/>
        </w:r>
      </w:hyperlink>
    </w:p>
    <w:p w14:paraId="63F0A6E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68" w:history="1">
        <w:r w:rsidRPr="0069649C">
          <w:rPr>
            <w:rStyle w:val="Hyperlink"/>
            <w:noProof/>
          </w:rPr>
          <w:t>Table 1.6.8: Parameter Values for Initial Vehicle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2</w:t>
        </w:r>
        <w:r>
          <w:rPr>
            <w:noProof/>
            <w:webHidden/>
          </w:rPr>
          <w:fldChar w:fldCharType="end"/>
        </w:r>
      </w:hyperlink>
    </w:p>
    <w:p w14:paraId="2240C3EA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69" w:history="1">
        <w:r w:rsidRPr="0069649C">
          <w:rPr>
            <w:rStyle w:val="Hyperlink"/>
            <w:noProof/>
          </w:rPr>
          <w:t>Table 1.6.9: SDOF Vehicle Model Final Parameter Valu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5</w:t>
        </w:r>
        <w:r>
          <w:rPr>
            <w:noProof/>
            <w:webHidden/>
          </w:rPr>
          <w:fldChar w:fldCharType="end"/>
        </w:r>
      </w:hyperlink>
    </w:p>
    <w:p w14:paraId="29A8BE7A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70" w:history="1">
        <w:r w:rsidRPr="0069649C">
          <w:rPr>
            <w:rStyle w:val="Hyperlink"/>
            <w:noProof/>
          </w:rPr>
          <w:t>Table 1.6.10: Mean Absolute Errors for Experiment vs Si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0</w:t>
        </w:r>
        <w:r>
          <w:rPr>
            <w:noProof/>
            <w:webHidden/>
          </w:rPr>
          <w:fldChar w:fldCharType="end"/>
        </w:r>
      </w:hyperlink>
    </w:p>
    <w:p w14:paraId="49A0195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71" w:history="1">
        <w:r w:rsidRPr="0069649C">
          <w:rPr>
            <w:rStyle w:val="Hyperlink"/>
            <w:noProof/>
          </w:rPr>
          <w:t>Table 1.6.11: Error of Maximum Responses for Experiment vs Si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0</w:t>
        </w:r>
        <w:r>
          <w:rPr>
            <w:noProof/>
            <w:webHidden/>
          </w:rPr>
          <w:fldChar w:fldCharType="end"/>
        </w:r>
      </w:hyperlink>
    </w:p>
    <w:p w14:paraId="1DF8582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72" w:history="1">
        <w:r w:rsidRPr="0069649C">
          <w:rPr>
            <w:rStyle w:val="Hyperlink"/>
            <w:noProof/>
          </w:rPr>
          <w:t>Table 2.2.1: Displacement and Stress Equations for Point Load and Sinusoidal Distributed Loa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3</w:t>
        </w:r>
        <w:r>
          <w:rPr>
            <w:noProof/>
            <w:webHidden/>
          </w:rPr>
          <w:fldChar w:fldCharType="end"/>
        </w:r>
      </w:hyperlink>
    </w:p>
    <w:p w14:paraId="5B5B73B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73" w:history="1">
        <w:r w:rsidRPr="0069649C">
          <w:rPr>
            <w:rStyle w:val="Hyperlink"/>
            <w:noProof/>
          </w:rPr>
          <w:t>Table 2.4.1: Beam and Sprung Mass Parameter Values for Validation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8</w:t>
        </w:r>
        <w:r>
          <w:rPr>
            <w:noProof/>
            <w:webHidden/>
          </w:rPr>
          <w:fldChar w:fldCharType="end"/>
        </w:r>
      </w:hyperlink>
    </w:p>
    <w:p w14:paraId="5E73044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74" w:history="1">
        <w:r w:rsidRPr="0069649C">
          <w:rPr>
            <w:rStyle w:val="Hyperlink"/>
            <w:noProof/>
          </w:rPr>
          <w:t>Table 2.4.2: Difference between FEM Predicted Midspan Displacement with Varied Time-Step Siz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9</w:t>
        </w:r>
        <w:r>
          <w:rPr>
            <w:noProof/>
            <w:webHidden/>
          </w:rPr>
          <w:fldChar w:fldCharType="end"/>
        </w:r>
      </w:hyperlink>
    </w:p>
    <w:p w14:paraId="7D77041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75" w:history="1">
        <w:r w:rsidRPr="0069649C">
          <w:rPr>
            <w:rStyle w:val="Hyperlink"/>
            <w:noProof/>
          </w:rPr>
          <w:t>Table 2.4.3: Differences between FEM and State-Space Displacement Predic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0</w:t>
        </w:r>
        <w:r>
          <w:rPr>
            <w:noProof/>
            <w:webHidden/>
          </w:rPr>
          <w:fldChar w:fldCharType="end"/>
        </w:r>
      </w:hyperlink>
    </w:p>
    <w:p w14:paraId="59E57F7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76" w:history="1">
        <w:r w:rsidRPr="0069649C">
          <w:rPr>
            <w:rStyle w:val="Hyperlink"/>
            <w:noProof/>
          </w:rPr>
          <w:t>Table 2.4.4: Differences between FEM Displacement Predictions with 1 Mode and 5 Mod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2</w:t>
        </w:r>
        <w:r>
          <w:rPr>
            <w:noProof/>
            <w:webHidden/>
          </w:rPr>
          <w:fldChar w:fldCharType="end"/>
        </w:r>
      </w:hyperlink>
    </w:p>
    <w:p w14:paraId="5458A5A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77" w:history="1">
        <w:r w:rsidRPr="0069649C">
          <w:rPr>
            <w:rStyle w:val="Hyperlink"/>
            <w:noProof/>
          </w:rPr>
          <w:t>Table 2.4.5: Midspan Stiffness Values for 140 ft. Bridge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5</w:t>
        </w:r>
        <w:r>
          <w:rPr>
            <w:noProof/>
            <w:webHidden/>
          </w:rPr>
          <w:fldChar w:fldCharType="end"/>
        </w:r>
      </w:hyperlink>
    </w:p>
    <w:p w14:paraId="67D860FE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78" w:history="1">
        <w:r w:rsidRPr="0069649C">
          <w:rPr>
            <w:rStyle w:val="Hyperlink"/>
            <w:noProof/>
          </w:rPr>
          <w:t>Table 2.4.6: Midspan Stiffness Values for 100 ft. Bridge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5</w:t>
        </w:r>
        <w:r>
          <w:rPr>
            <w:noProof/>
            <w:webHidden/>
          </w:rPr>
          <w:fldChar w:fldCharType="end"/>
        </w:r>
      </w:hyperlink>
    </w:p>
    <w:p w14:paraId="730DE23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79" w:history="1">
        <w:r w:rsidRPr="0069649C">
          <w:rPr>
            <w:rStyle w:val="Hyperlink"/>
            <w:noProof/>
          </w:rPr>
          <w:t>Table 2.4.7: Midspan Stiffness Values for 40 ft. Bridge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6</w:t>
        </w:r>
        <w:r>
          <w:rPr>
            <w:noProof/>
            <w:webHidden/>
          </w:rPr>
          <w:fldChar w:fldCharType="end"/>
        </w:r>
      </w:hyperlink>
    </w:p>
    <w:p w14:paraId="76AD229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80" w:history="1">
        <w:r w:rsidRPr="0069649C">
          <w:rPr>
            <w:rStyle w:val="Hyperlink"/>
            <w:noProof/>
          </w:rPr>
          <w:t>Table 2.4.8: State-Space Beam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7</w:t>
        </w:r>
        <w:r>
          <w:rPr>
            <w:noProof/>
            <w:webHidden/>
          </w:rPr>
          <w:fldChar w:fldCharType="end"/>
        </w:r>
      </w:hyperlink>
    </w:p>
    <w:p w14:paraId="6B13D76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81" w:history="1">
        <w:r w:rsidRPr="0069649C">
          <w:rPr>
            <w:rStyle w:val="Hyperlink"/>
            <w:noProof/>
          </w:rPr>
          <w:t>Table 2.4.9: SDOF Vehicle Model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7</w:t>
        </w:r>
        <w:r>
          <w:rPr>
            <w:noProof/>
            <w:webHidden/>
          </w:rPr>
          <w:fldChar w:fldCharType="end"/>
        </w:r>
      </w:hyperlink>
    </w:p>
    <w:p w14:paraId="733CB78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82" w:history="1">
        <w:r w:rsidRPr="0069649C">
          <w:rPr>
            <w:rStyle w:val="Hyperlink"/>
            <w:noProof/>
          </w:rPr>
          <w:t>Table 2.4.10: 2.8 Hz SDOF Vehicle Model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8</w:t>
        </w:r>
        <w:r>
          <w:rPr>
            <w:noProof/>
            <w:webHidden/>
          </w:rPr>
          <w:fldChar w:fldCharType="end"/>
        </w:r>
      </w:hyperlink>
    </w:p>
    <w:p w14:paraId="7B59C02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83" w:history="1">
        <w:r w:rsidRPr="0069649C">
          <w:rPr>
            <w:rStyle w:val="Hyperlink"/>
            <w:noProof/>
          </w:rPr>
          <w:t>Table 2.4.11: Profile Parameters for Performance Assessment Stud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8</w:t>
        </w:r>
        <w:r>
          <w:rPr>
            <w:noProof/>
            <w:webHidden/>
          </w:rPr>
          <w:fldChar w:fldCharType="end"/>
        </w:r>
      </w:hyperlink>
    </w:p>
    <w:p w14:paraId="3D2CCF9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84" w:history="1">
        <w:r w:rsidRPr="0069649C">
          <w:rPr>
            <w:rStyle w:val="Hyperlink"/>
            <w:noProof/>
          </w:rPr>
          <w:t>Table 2.4.12: Moving Mass Simulation Decis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9</w:t>
        </w:r>
        <w:r>
          <w:rPr>
            <w:noProof/>
            <w:webHidden/>
          </w:rPr>
          <w:fldChar w:fldCharType="end"/>
        </w:r>
      </w:hyperlink>
    </w:p>
    <w:p w14:paraId="7B23A0D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85" w:history="1">
        <w:r w:rsidRPr="0069649C">
          <w:rPr>
            <w:rStyle w:val="Hyperlink"/>
            <w:noProof/>
          </w:rPr>
          <w:t>Table 2.6.1: Coupled and Decoupled Model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0</w:t>
        </w:r>
        <w:r>
          <w:rPr>
            <w:noProof/>
            <w:webHidden/>
          </w:rPr>
          <w:fldChar w:fldCharType="end"/>
        </w:r>
      </w:hyperlink>
    </w:p>
    <w:p w14:paraId="20DEA75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86" w:history="1">
        <w:r w:rsidRPr="0069649C">
          <w:rPr>
            <w:rStyle w:val="Hyperlink"/>
            <w:noProof/>
          </w:rPr>
          <w:t>Table 2.6.2: Difference between Predicted Midspan Displacement for Coupled and Decoupled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2</w:t>
        </w:r>
        <w:r>
          <w:rPr>
            <w:noProof/>
            <w:webHidden/>
          </w:rPr>
          <w:fldChar w:fldCharType="end"/>
        </w:r>
      </w:hyperlink>
    </w:p>
    <w:p w14:paraId="18C7381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87" w:history="1">
        <w:r w:rsidRPr="0069649C">
          <w:rPr>
            <w:rStyle w:val="Hyperlink"/>
            <w:noProof/>
          </w:rPr>
          <w:t>Table 2.6.3: Bridge Attributes for Parametric Stud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5</w:t>
        </w:r>
        <w:r>
          <w:rPr>
            <w:noProof/>
            <w:webHidden/>
          </w:rPr>
          <w:fldChar w:fldCharType="end"/>
        </w:r>
      </w:hyperlink>
    </w:p>
    <w:p w14:paraId="2DBF584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88" w:history="1">
        <w:r w:rsidRPr="0069649C">
          <w:rPr>
            <w:rStyle w:val="Hyperlink"/>
            <w:noProof/>
          </w:rPr>
          <w:t>Table 2.6.4: Vehicle Attributes for Parametric Stud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6</w:t>
        </w:r>
        <w:r>
          <w:rPr>
            <w:noProof/>
            <w:webHidden/>
          </w:rPr>
          <w:fldChar w:fldCharType="end"/>
        </w:r>
      </w:hyperlink>
    </w:p>
    <w:p w14:paraId="20AB06D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89" w:history="1">
        <w:r w:rsidRPr="0069649C">
          <w:rPr>
            <w:rStyle w:val="Hyperlink"/>
            <w:noProof/>
          </w:rPr>
          <w:t>Table 2.6.5: Frequency Factor for Maximum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0</w:t>
        </w:r>
        <w:r>
          <w:rPr>
            <w:noProof/>
            <w:webHidden/>
          </w:rPr>
          <w:fldChar w:fldCharType="end"/>
        </w:r>
      </w:hyperlink>
    </w:p>
    <w:p w14:paraId="5C325EE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90" w:history="1">
        <w:r w:rsidRPr="0069649C">
          <w:rPr>
            <w:rStyle w:val="Hyperlink"/>
            <w:noProof/>
          </w:rPr>
          <w:t>Table 3.1.1: Simulation Parameters for Smoothing Stud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0</w:t>
        </w:r>
        <w:r>
          <w:rPr>
            <w:noProof/>
            <w:webHidden/>
          </w:rPr>
          <w:fldChar w:fldCharType="end"/>
        </w:r>
      </w:hyperlink>
    </w:p>
    <w:p w14:paraId="136F232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91" w:history="1">
        <w:r w:rsidRPr="0069649C">
          <w:rPr>
            <w:rStyle w:val="Hyperlink"/>
            <w:noProof/>
          </w:rPr>
          <w:t>Table 3.2.1: Vehicle Parameters for Traffic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4</w:t>
        </w:r>
        <w:r>
          <w:rPr>
            <w:noProof/>
            <w:webHidden/>
          </w:rPr>
          <w:fldChar w:fldCharType="end"/>
        </w:r>
      </w:hyperlink>
    </w:p>
    <w:p w14:paraId="29A540BA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92" w:history="1">
        <w:r w:rsidRPr="0069649C">
          <w:rPr>
            <w:rStyle w:val="Hyperlink"/>
            <w:noProof/>
          </w:rPr>
          <w:t>Table 3.2.2: Traffic Pattern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5</w:t>
        </w:r>
        <w:r>
          <w:rPr>
            <w:noProof/>
            <w:webHidden/>
          </w:rPr>
          <w:fldChar w:fldCharType="end"/>
        </w:r>
      </w:hyperlink>
    </w:p>
    <w:p w14:paraId="43B0EF1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93" w:history="1">
        <w:r w:rsidRPr="0069649C">
          <w:rPr>
            <w:rStyle w:val="Hyperlink"/>
            <w:noProof/>
          </w:rPr>
          <w:t>Table 3.2.3: Maximum Responses from Traffic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5</w:t>
        </w:r>
        <w:r>
          <w:rPr>
            <w:noProof/>
            <w:webHidden/>
          </w:rPr>
          <w:fldChar w:fldCharType="end"/>
        </w:r>
      </w:hyperlink>
    </w:p>
    <w:p w14:paraId="75D054A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94" w:history="1">
        <w:r w:rsidRPr="0069649C">
          <w:rPr>
            <w:rStyle w:val="Hyperlink"/>
            <w:noProof/>
          </w:rPr>
          <w:t>Table 3.2.4: Single Vehicle Responses for Vehicles 3 and 5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7</w:t>
        </w:r>
        <w:r>
          <w:rPr>
            <w:noProof/>
            <w:webHidden/>
          </w:rPr>
          <w:fldChar w:fldCharType="end"/>
        </w:r>
      </w:hyperlink>
    </w:p>
    <w:p w14:paraId="544CD06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95" w:history="1">
        <w:r w:rsidRPr="0069649C">
          <w:rPr>
            <w:rStyle w:val="Hyperlink"/>
            <w:noProof/>
          </w:rPr>
          <w:t>Table 3.2.5: Maximum Responses for Final Vehicle Loading Ev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9</w:t>
        </w:r>
        <w:r>
          <w:rPr>
            <w:noProof/>
            <w:webHidden/>
          </w:rPr>
          <w:fldChar w:fldCharType="end"/>
        </w:r>
      </w:hyperlink>
    </w:p>
    <w:p w14:paraId="21E3E6BF" w14:textId="77777777" w:rsidR="00926E33" w:rsidRPr="0014314A" w:rsidRDefault="00926E33" w:rsidP="0014314A">
      <w:r>
        <w:fldChar w:fldCharType="end"/>
      </w:r>
    </w:p>
    <w:p w14:paraId="3F17F35F" w14:textId="77777777" w:rsidR="00926E33" w:rsidRPr="0014314A" w:rsidRDefault="00926E33" w:rsidP="0014314A"/>
    <w:p w14:paraId="14E05004" w14:textId="77777777" w:rsidR="00926E33" w:rsidRDefault="00926E33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bookmarkStart w:id="5" w:name="_Toc5375192"/>
      <w:r>
        <w:br w:type="page"/>
      </w:r>
    </w:p>
    <w:p w14:paraId="7C6A6E62" w14:textId="77777777" w:rsidR="00926E33" w:rsidRDefault="00926E33" w:rsidP="00DC528B">
      <w:pPr>
        <w:pStyle w:val="Heading1"/>
      </w:pPr>
      <w:bookmarkStart w:id="6" w:name="_Toc5807949"/>
      <w:r>
        <w:t>List of Figures</w:t>
      </w:r>
      <w:bookmarkEnd w:id="5"/>
      <w:bookmarkEnd w:id="6"/>
    </w:p>
    <w:p w14:paraId="1A19AA0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5705396" w:history="1">
        <w:r w:rsidRPr="00F46435">
          <w:rPr>
            <w:rStyle w:val="Hyperlink"/>
            <w:noProof/>
          </w:rPr>
          <w:t>Figure 1.0.1: Diagram of StID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659B9A5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97" w:history="1">
        <w:r w:rsidRPr="00F46435">
          <w:rPr>
            <w:rStyle w:val="Hyperlink"/>
            <w:noProof/>
          </w:rPr>
          <w:t>Figure 1.1.1: Elevation View of Case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1D7CDB5E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98" w:history="1">
        <w:r w:rsidRPr="00F46435">
          <w:rPr>
            <w:rStyle w:val="Hyperlink"/>
            <w:noProof/>
          </w:rPr>
          <w:t>Figure 1.1.2: Schematic of Case Structure Elev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59F85DDE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399" w:history="1">
        <w:r w:rsidRPr="00F46435">
          <w:rPr>
            <w:rStyle w:val="Hyperlink"/>
            <w:noProof/>
          </w:rPr>
          <w:t>Figure 1.1.3: Cross-Section Diagram of Case-Structure from Construction Docu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3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14:paraId="2835FAB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00" w:history="1">
        <w:r w:rsidRPr="00F46435">
          <w:rPr>
            <w:rStyle w:val="Hyperlink"/>
            <w:noProof/>
          </w:rPr>
          <w:t>Figure 1.1.4: View of Case Structure from Underside Featuring Deck Separ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14:paraId="39E136D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01" w:history="1">
        <w:r w:rsidRPr="00F46435">
          <w:rPr>
            <w:rStyle w:val="Hyperlink"/>
            <w:noProof/>
          </w:rPr>
          <w:t>Figure 1.1.5: Schematic of Case Structure Typical Girder Layout with Numbered Gird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14:paraId="1001E4E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02" w:history="1">
        <w:r w:rsidRPr="00F46435">
          <w:rPr>
            <w:rStyle w:val="Hyperlink"/>
            <w:noProof/>
          </w:rPr>
          <w:t>Figure 1.1.6: View of Case Structure Bearing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33B7ED2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03" w:history="1">
        <w:r w:rsidRPr="00F46435">
          <w:rPr>
            <w:rStyle w:val="Hyperlink"/>
            <w:noProof/>
          </w:rPr>
          <w:t>Figure 1.2.1: Schematic of Generic Element-level FEM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3211CC95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04" w:history="1">
        <w:r w:rsidRPr="00F46435">
          <w:rPr>
            <w:rStyle w:val="Hyperlink"/>
            <w:noProof/>
          </w:rPr>
          <w:t>Figure 1.2.2: Illustration of Element-Level Representation of 3D Geomet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14:paraId="6FE23AAE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05" w:history="1">
        <w:r w:rsidRPr="00F46435">
          <w:rPr>
            <w:rStyle w:val="Hyperlink"/>
            <w:noProof/>
          </w:rPr>
          <w:t>Figure 1.2.3: Illustration of FE Representation of Connectivity between Girders and Cross-Gird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54F21B2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06" w:history="1">
        <w:r w:rsidRPr="00F46435">
          <w:rPr>
            <w:rStyle w:val="Hyperlink"/>
            <w:noProof/>
          </w:rPr>
          <w:t>Figure 1.2.4: Apriori FEM Mode 1 – 2.37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6708570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07" w:history="1">
        <w:r w:rsidRPr="00F46435">
          <w:rPr>
            <w:rStyle w:val="Hyperlink"/>
            <w:noProof/>
          </w:rPr>
          <w:t>Figure 1.2.5: Apriori FEM Mode 2 – 2.7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460043D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08" w:history="1">
        <w:r w:rsidRPr="00F46435">
          <w:rPr>
            <w:rStyle w:val="Hyperlink"/>
            <w:noProof/>
          </w:rPr>
          <w:t>Figure 1.2.6: Apriori FEM Mode 3 – 3.22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1336AEA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09" w:history="1">
        <w:r w:rsidRPr="00F46435">
          <w:rPr>
            <w:rStyle w:val="Hyperlink"/>
            <w:noProof/>
          </w:rPr>
          <w:t>Figure 1.2.7: Apriori FEM Mode 4 – 3.71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33D7DF1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10" w:history="1">
        <w:r w:rsidRPr="00F46435">
          <w:rPr>
            <w:rStyle w:val="Hyperlink"/>
            <w:noProof/>
          </w:rPr>
          <w:t>Figure 1.2.8: Apriori FEM Mode 5 – 3.77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7B9650B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11" w:history="1">
        <w:r w:rsidRPr="00F46435">
          <w:rPr>
            <w:rStyle w:val="Hyperlink"/>
            <w:noProof/>
          </w:rPr>
          <w:t>Figure 1.2.9: Apriori FEM Mode 6 – 4.22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50A2804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12" w:history="1">
        <w:r w:rsidRPr="00F46435">
          <w:rPr>
            <w:rStyle w:val="Hyperlink"/>
            <w:noProof/>
          </w:rPr>
          <w:t>Figure 1.2.10: Apriori FEM Mode 7 – 4.25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051EEB1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13" w:history="1">
        <w:r w:rsidRPr="00F46435">
          <w:rPr>
            <w:rStyle w:val="Hyperlink"/>
            <w:noProof/>
          </w:rPr>
          <w:t>Figure 1.2.11: Apriori FEM Mode 8 – 4.5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0E2DDB6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14" w:history="1">
        <w:r w:rsidRPr="00F46435">
          <w:rPr>
            <w:rStyle w:val="Hyperlink"/>
            <w:noProof/>
          </w:rPr>
          <w:t>Figure 1.3.1: Schematic of Sensor Locations at a Given Pier Lo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1045BBA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15" w:history="1">
        <w:r w:rsidRPr="00F46435">
          <w:rPr>
            <w:rStyle w:val="Hyperlink"/>
            <w:noProof/>
          </w:rPr>
          <w:t>Figure 1.3.2: Schematic Showing Piers Chosen for Instrument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5E3DD8D4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16" w:history="1">
        <w:r w:rsidRPr="00F46435">
          <w:rPr>
            <w:rStyle w:val="Hyperlink"/>
            <w:noProof/>
          </w:rPr>
          <w:t>Figure 1.3.3: Accelerometer (PCB 393A03) with Magnetic Base (PCB 080A5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05B415F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17" w:history="1">
        <w:r w:rsidRPr="00F46435">
          <w:rPr>
            <w:rStyle w:val="Hyperlink"/>
            <w:noProof/>
          </w:rPr>
          <w:t>Figure 1.3.4: Top View of Mode 4 (3.71 Hz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68BB22C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18" w:history="1">
        <w:r w:rsidRPr="00F46435">
          <w:rPr>
            <w:rStyle w:val="Hyperlink"/>
            <w:noProof/>
          </w:rPr>
          <w:t>Figure 1.3.5: Underside View of Mode 4 (3.71Hz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6E32372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19" w:history="1">
        <w:r w:rsidRPr="00F46435">
          <w:rPr>
            <w:rStyle w:val="Hyperlink"/>
            <w:noProof/>
          </w:rPr>
          <w:t>Figure 1.3.6: Transverse Acceleration Time Histor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14:paraId="177A037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20" w:history="1">
        <w:r w:rsidRPr="00F46435">
          <w:rPr>
            <w:rStyle w:val="Hyperlink"/>
            <w:noProof/>
          </w:rPr>
          <w:t>Figure 1.3.7: Comparison of Vertical Acceleration RMS for Different Pi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3EE2FC1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21" w:history="1">
        <w:r w:rsidRPr="00F46435">
          <w:rPr>
            <w:rStyle w:val="Hyperlink"/>
            <w:noProof/>
          </w:rPr>
          <w:t>Figure 1.3.8: Comparison of Transverse Acceleration RMS for Different Pi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24ECCEE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22" w:history="1">
        <w:r w:rsidRPr="00F46435">
          <w:rPr>
            <w:rStyle w:val="Hyperlink"/>
            <w:noProof/>
          </w:rPr>
          <w:t>Figure 1.3.9: Comparison of Longitudinal Acceleration RMS for Different Pi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14:paraId="2BC931C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23" w:history="1">
        <w:r w:rsidRPr="00F46435">
          <w:rPr>
            <w:rStyle w:val="Hyperlink"/>
            <w:noProof/>
          </w:rPr>
          <w:t>Figure 1.4.1: Accelerometer Installation Locations for Phase 2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14:paraId="6087874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24" w:history="1">
        <w:r w:rsidRPr="00F46435">
          <w:rPr>
            <w:rStyle w:val="Hyperlink"/>
            <w:noProof/>
          </w:rPr>
          <w:t>Figure 1.4.2: Strain Gauge Installation Locations for Phase 2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8</w:t>
        </w:r>
        <w:r>
          <w:rPr>
            <w:noProof/>
            <w:webHidden/>
          </w:rPr>
          <w:fldChar w:fldCharType="end"/>
        </w:r>
      </w:hyperlink>
    </w:p>
    <w:p w14:paraId="4A5E2695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25" w:history="1">
        <w:r w:rsidRPr="00F46435">
          <w:rPr>
            <w:rStyle w:val="Hyperlink"/>
            <w:noProof/>
          </w:rPr>
          <w:t>Figure 1.4.3: Photo Featuring Sensor Installation with Boom Lif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0</w:t>
        </w:r>
        <w:r>
          <w:rPr>
            <w:noProof/>
            <w:webHidden/>
          </w:rPr>
          <w:fldChar w:fldCharType="end"/>
        </w:r>
      </w:hyperlink>
    </w:p>
    <w:p w14:paraId="18FAEFE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26" w:history="1">
        <w:r w:rsidRPr="00F46435">
          <w:rPr>
            <w:rStyle w:val="Hyperlink"/>
            <w:noProof/>
          </w:rPr>
          <w:t>Figure 1.4.4: Typical Accelerometer Installation on Steel Girder with Magnetic Ba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1</w:t>
        </w:r>
        <w:r>
          <w:rPr>
            <w:noProof/>
            <w:webHidden/>
          </w:rPr>
          <w:fldChar w:fldCharType="end"/>
        </w:r>
      </w:hyperlink>
    </w:p>
    <w:p w14:paraId="6DD25F9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27" w:history="1">
        <w:r w:rsidRPr="00F46435">
          <w:rPr>
            <w:rStyle w:val="Hyperlink"/>
            <w:noProof/>
          </w:rPr>
          <w:t>Figure 1.4.5: Typical Strain Gauge Installation on Steel Girder with Epoxied Mounting Block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14:paraId="3AA9E23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28" w:history="1">
        <w:r w:rsidRPr="00F46435">
          <w:rPr>
            <w:rStyle w:val="Hyperlink"/>
            <w:noProof/>
          </w:rPr>
          <w:t>Figure 1.4.6: Event Acceleration Time History for Girder 5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3</w:t>
        </w:r>
        <w:r>
          <w:rPr>
            <w:noProof/>
            <w:webHidden/>
          </w:rPr>
          <w:fldChar w:fldCharType="end"/>
        </w:r>
      </w:hyperlink>
    </w:p>
    <w:p w14:paraId="225776C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29" w:history="1">
        <w:r w:rsidRPr="00F46435">
          <w:rPr>
            <w:rStyle w:val="Hyperlink"/>
            <w:noProof/>
          </w:rPr>
          <w:t>Figure 1.4.7: Frequency response of 6</w:t>
        </w:r>
        <w:r w:rsidRPr="00F46435">
          <w:rPr>
            <w:rStyle w:val="Hyperlink"/>
            <w:noProof/>
            <w:vertAlign w:val="superscript"/>
          </w:rPr>
          <w:t>th</w:t>
        </w:r>
        <w:r w:rsidRPr="00F46435">
          <w:rPr>
            <w:rStyle w:val="Hyperlink"/>
            <w:noProof/>
          </w:rPr>
          <w:t xml:space="preserve"> order Elliptic filt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14:paraId="107559C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30" w:history="1">
        <w:r w:rsidRPr="00F46435">
          <w:rPr>
            <w:rStyle w:val="Hyperlink"/>
            <w:noProof/>
          </w:rPr>
          <w:t>Figure 1.4.8: Filtered Event Acceleration Time History for Girder 5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14:paraId="010145AA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31" w:history="1">
        <w:r w:rsidRPr="00F46435">
          <w:rPr>
            <w:rStyle w:val="Hyperlink"/>
            <w:noProof/>
          </w:rPr>
          <w:t>Figure 1.4.9: Filtered Acceleration Time History for Girder 5 at the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14:paraId="28DA4A9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32" w:history="1">
        <w:r w:rsidRPr="00F46435">
          <w:rPr>
            <w:rStyle w:val="Hyperlink"/>
            <w:noProof/>
          </w:rPr>
          <w:t>Figure 1.4.10: Count of Acceleration Exceedance Events over 4.5 Hou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14:paraId="596CA02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33" w:history="1">
        <w:r w:rsidRPr="00F46435">
          <w:rPr>
            <w:rStyle w:val="Hyperlink"/>
            <w:noProof/>
          </w:rPr>
          <w:t>Figure 1.4.11: PSD Estimate of Girder Acceler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7</w:t>
        </w:r>
        <w:r>
          <w:rPr>
            <w:noProof/>
            <w:webHidden/>
          </w:rPr>
          <w:fldChar w:fldCharType="end"/>
        </w:r>
      </w:hyperlink>
    </w:p>
    <w:p w14:paraId="3748017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34" w:history="1">
        <w:r w:rsidRPr="00F46435">
          <w:rPr>
            <w:rStyle w:val="Hyperlink"/>
            <w:noProof/>
          </w:rPr>
          <w:t>Figure 1.4.12: Performance of "Omega" Method for Data Without Low-Frequency Cont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14:paraId="606C405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35" w:history="1">
        <w:r w:rsidRPr="00F46435">
          <w:rPr>
            <w:rStyle w:val="Hyperlink"/>
            <w:noProof/>
          </w:rPr>
          <w:t>Figure 1.4.13: Performance of “Modified Omega” Metho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14:paraId="33ED1FD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36" w:history="1">
        <w:r w:rsidRPr="00F46435">
          <w:rPr>
            <w:rStyle w:val="Hyperlink"/>
            <w:noProof/>
          </w:rPr>
          <w:t>Figure 1.4.14: Displacement for Event as Estimated by “Omega Arithmetic” for Girder 5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0</w:t>
        </w:r>
        <w:r>
          <w:rPr>
            <w:noProof/>
            <w:webHidden/>
          </w:rPr>
          <w:fldChar w:fldCharType="end"/>
        </w:r>
      </w:hyperlink>
    </w:p>
    <w:p w14:paraId="2AEBA44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37" w:history="1">
        <w:r w:rsidRPr="00F46435">
          <w:rPr>
            <w:rStyle w:val="Hyperlink"/>
            <w:noProof/>
          </w:rPr>
          <w:t>Figure 1.4.15: Parent FFT of Displacement Estimate by “Omega” Methods for Girder 5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0</w:t>
        </w:r>
        <w:r>
          <w:rPr>
            <w:noProof/>
            <w:webHidden/>
          </w:rPr>
          <w:fldChar w:fldCharType="end"/>
        </w:r>
      </w:hyperlink>
    </w:p>
    <w:p w14:paraId="2D0AB0A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38" w:history="1">
        <w:r w:rsidRPr="00F46435">
          <w:rPr>
            <w:rStyle w:val="Hyperlink"/>
            <w:noProof/>
          </w:rPr>
          <w:t>Figure 1.4.16: Strain Time History for Girders 4 and 5 at the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1</w:t>
        </w:r>
        <w:r>
          <w:rPr>
            <w:noProof/>
            <w:webHidden/>
          </w:rPr>
          <w:fldChar w:fldCharType="end"/>
        </w:r>
      </w:hyperlink>
    </w:p>
    <w:p w14:paraId="0E26F31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39" w:history="1">
        <w:r w:rsidRPr="00F46435">
          <w:rPr>
            <w:rStyle w:val="Hyperlink"/>
            <w:noProof/>
          </w:rPr>
          <w:t>Figure 1.4.17: High-strain event occurrence count over 24 hou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2</w:t>
        </w:r>
        <w:r>
          <w:rPr>
            <w:noProof/>
            <w:webHidden/>
          </w:rPr>
          <w:fldChar w:fldCharType="end"/>
        </w:r>
      </w:hyperlink>
    </w:p>
    <w:p w14:paraId="0748BB0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40" w:history="1">
        <w:r w:rsidRPr="00F46435">
          <w:rPr>
            <w:rStyle w:val="Hyperlink"/>
            <w:noProof/>
          </w:rPr>
          <w:t>Figure 1.4.18: Frequency Response for Elliptic Filter (1.5 Hz Cutoff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3</w:t>
        </w:r>
        <w:r>
          <w:rPr>
            <w:noProof/>
            <w:webHidden/>
          </w:rPr>
          <w:fldChar w:fldCharType="end"/>
        </w:r>
      </w:hyperlink>
    </w:p>
    <w:p w14:paraId="0C3CF20A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41" w:history="1">
        <w:r w:rsidRPr="00F46435">
          <w:rPr>
            <w:rStyle w:val="Hyperlink"/>
            <w:noProof/>
          </w:rPr>
          <w:t>Figure 1.4.19: Comparison of Simulated Static Midspan Moment and Low-Pass Filtered Mo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3</w:t>
        </w:r>
        <w:r>
          <w:rPr>
            <w:noProof/>
            <w:webHidden/>
          </w:rPr>
          <w:fldChar w:fldCharType="end"/>
        </w:r>
      </w:hyperlink>
    </w:p>
    <w:p w14:paraId="191E16F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42" w:history="1">
        <w:r w:rsidRPr="00F46435">
          <w:rPr>
            <w:rStyle w:val="Hyperlink"/>
            <w:noProof/>
          </w:rPr>
          <w:t>Figure 1.4.20: Filtered and Raw Strain for Girder 5 Bottom Flange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4</w:t>
        </w:r>
        <w:r>
          <w:rPr>
            <w:noProof/>
            <w:webHidden/>
          </w:rPr>
          <w:fldChar w:fldCharType="end"/>
        </w:r>
      </w:hyperlink>
    </w:p>
    <w:p w14:paraId="3263D77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43" w:history="1">
        <w:r w:rsidRPr="00F46435">
          <w:rPr>
            <w:rStyle w:val="Hyperlink"/>
            <w:noProof/>
          </w:rPr>
          <w:t>Figure 1.4.21: Live-Load Deflection Components for 2-Span Continuous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5</w:t>
        </w:r>
        <w:r>
          <w:rPr>
            <w:noProof/>
            <w:webHidden/>
          </w:rPr>
          <w:fldChar w:fldCharType="end"/>
        </w:r>
      </w:hyperlink>
    </w:p>
    <w:p w14:paraId="3B4D28D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44" w:history="1">
        <w:r w:rsidRPr="00F46435">
          <w:rPr>
            <w:rStyle w:val="Hyperlink"/>
            <w:noProof/>
          </w:rPr>
          <w:t>Figure 1.4.22: Extrapolated Strain in Top of Deck at Midspan over Girder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5</w:t>
        </w:r>
        <w:r>
          <w:rPr>
            <w:noProof/>
            <w:webHidden/>
          </w:rPr>
          <w:fldChar w:fldCharType="end"/>
        </w:r>
      </w:hyperlink>
    </w:p>
    <w:p w14:paraId="1A23FC8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45" w:history="1">
        <w:r w:rsidRPr="00F46435">
          <w:rPr>
            <w:rStyle w:val="Hyperlink"/>
            <w:noProof/>
          </w:rPr>
          <w:t>Figure 1.4.23: Strain Time History for Girder 4 Bottom Flange at 2’ West of Cross-Girder 7 (Neg. Mom. Region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6</w:t>
        </w:r>
        <w:r>
          <w:rPr>
            <w:noProof/>
            <w:webHidden/>
          </w:rPr>
          <w:fldChar w:fldCharType="end"/>
        </w:r>
      </w:hyperlink>
    </w:p>
    <w:p w14:paraId="719B5A4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46" w:history="1">
        <w:r w:rsidRPr="00F46435">
          <w:rPr>
            <w:rStyle w:val="Hyperlink"/>
            <w:noProof/>
          </w:rPr>
          <w:t>Figure 4.24: CMIF Singular Values with Peaks Identifi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14:paraId="6FE4099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47" w:history="1">
        <w:r w:rsidRPr="00F46435">
          <w:rPr>
            <w:rStyle w:val="Hyperlink"/>
            <w:noProof/>
          </w:rPr>
          <w:t>Figure 1.4.25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14:paraId="1A51135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48" w:history="1">
        <w:r w:rsidRPr="00F46435">
          <w:rPr>
            <w:rStyle w:val="Hyperlink"/>
            <w:noProof/>
          </w:rPr>
          <w:t>Figure 1.4.26: Experimental Mode 4 – 2.44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14:paraId="335ED11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49" w:history="1">
        <w:r w:rsidRPr="00F46435">
          <w:rPr>
            <w:rStyle w:val="Hyperlink"/>
            <w:noProof/>
          </w:rPr>
          <w:t>Figure 1.4.27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1</w:t>
        </w:r>
        <w:r>
          <w:rPr>
            <w:noProof/>
            <w:webHidden/>
          </w:rPr>
          <w:fldChar w:fldCharType="end"/>
        </w:r>
      </w:hyperlink>
    </w:p>
    <w:p w14:paraId="5787F77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50" w:history="1">
        <w:r w:rsidRPr="00F46435">
          <w:rPr>
            <w:rStyle w:val="Hyperlink"/>
            <w:noProof/>
          </w:rPr>
          <w:t>Figure 1.4.28: Experimental Mode 12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1</w:t>
        </w:r>
        <w:r>
          <w:rPr>
            <w:noProof/>
            <w:webHidden/>
          </w:rPr>
          <w:fldChar w:fldCharType="end"/>
        </w:r>
      </w:hyperlink>
    </w:p>
    <w:p w14:paraId="162E164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51" w:history="1">
        <w:r w:rsidRPr="00F46435">
          <w:rPr>
            <w:rStyle w:val="Hyperlink"/>
            <w:noProof/>
          </w:rPr>
          <w:t>Figure 1.4.29: Comparison of Experimental and A-priori FEM Mode 1 Shap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14:paraId="01189D0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52" w:history="1">
        <w:r w:rsidRPr="00F46435">
          <w:rPr>
            <w:rStyle w:val="Hyperlink"/>
            <w:noProof/>
          </w:rPr>
          <w:t>Figure 1.4.30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14:paraId="284CA7C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53" w:history="1">
        <w:r w:rsidRPr="00F46435">
          <w:rPr>
            <w:rStyle w:val="Hyperlink"/>
            <w:noProof/>
          </w:rPr>
          <w:t>Figure 1.4.31: Experimental Mode 4 – 2.44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14:paraId="1FCC4FEA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54" w:history="1">
        <w:r w:rsidRPr="00F46435">
          <w:rPr>
            <w:rStyle w:val="Hyperlink"/>
            <w:noProof/>
          </w:rPr>
          <w:t>Figure 1.4.32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14:paraId="7C2276D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55" w:history="1">
        <w:r w:rsidRPr="00F46435">
          <w:rPr>
            <w:rStyle w:val="Hyperlink"/>
            <w:noProof/>
          </w:rPr>
          <w:t>Figure 1.4.33: Experimental Mode 9 – 3.2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14:paraId="513632D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56" w:history="1">
        <w:r w:rsidRPr="00F46435">
          <w:rPr>
            <w:rStyle w:val="Hyperlink"/>
            <w:noProof/>
          </w:rPr>
          <w:t>Figure 1.4.34: Experimental Mode 12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4</w:t>
        </w:r>
        <w:r>
          <w:rPr>
            <w:noProof/>
            <w:webHidden/>
          </w:rPr>
          <w:fldChar w:fldCharType="end"/>
        </w:r>
      </w:hyperlink>
    </w:p>
    <w:p w14:paraId="27486534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57" w:history="1">
        <w:r w:rsidRPr="00F46435">
          <w:rPr>
            <w:rStyle w:val="Hyperlink"/>
            <w:noProof/>
          </w:rPr>
          <w:t>Figure 1.4.35: Experimental Mode 13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4</w:t>
        </w:r>
        <w:r>
          <w:rPr>
            <w:noProof/>
            <w:webHidden/>
          </w:rPr>
          <w:fldChar w:fldCharType="end"/>
        </w:r>
      </w:hyperlink>
    </w:p>
    <w:p w14:paraId="1F5F373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58" w:history="1">
        <w:r w:rsidRPr="00F46435">
          <w:rPr>
            <w:rStyle w:val="Hyperlink"/>
            <w:noProof/>
          </w:rPr>
          <w:t>Figure 1.4.36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22D6CD3E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59" w:history="1">
        <w:r w:rsidRPr="00F46435">
          <w:rPr>
            <w:rStyle w:val="Hyperlink"/>
            <w:noProof/>
          </w:rPr>
          <w:t>Figure 1.4.37: Updated FEM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258C923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60" w:history="1">
        <w:r w:rsidRPr="00F46435">
          <w:rPr>
            <w:rStyle w:val="Hyperlink"/>
            <w:noProof/>
          </w:rPr>
          <w:t>Figure 1.4.38: Experimental Mode 4 – 2.44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1CD17DB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61" w:history="1">
        <w:r w:rsidRPr="00F46435">
          <w:rPr>
            <w:rStyle w:val="Hyperlink"/>
            <w:noProof/>
          </w:rPr>
          <w:t>Figure 1.4.39: Updated FEM Mode 3 – 2.2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2BD1223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62" w:history="1">
        <w:r w:rsidRPr="00F46435">
          <w:rPr>
            <w:rStyle w:val="Hyperlink"/>
            <w:noProof/>
          </w:rPr>
          <w:t>Figure 1.4.40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11194835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63" w:history="1">
        <w:r w:rsidRPr="00F46435">
          <w:rPr>
            <w:rStyle w:val="Hyperlink"/>
            <w:noProof/>
          </w:rPr>
          <w:t>Figure 1.4.41: Updated FEM Mode 5 – 3.0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11F3D8A5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64" w:history="1">
        <w:r w:rsidRPr="00F46435">
          <w:rPr>
            <w:rStyle w:val="Hyperlink"/>
            <w:noProof/>
          </w:rPr>
          <w:t>Figure 1.4.42: Experimental Mode 9 – 3.2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52CAFF0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65" w:history="1">
        <w:r w:rsidRPr="00F46435">
          <w:rPr>
            <w:rStyle w:val="Hyperlink"/>
            <w:noProof/>
          </w:rPr>
          <w:t>Figure 1.4.43: Updated FEM Mode 6 – 3.17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50A71F5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66" w:history="1">
        <w:r w:rsidRPr="00F46435">
          <w:rPr>
            <w:rStyle w:val="Hyperlink"/>
            <w:noProof/>
          </w:rPr>
          <w:t>Figure 1.4.44: Experimental Mode 12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3669237E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67" w:history="1">
        <w:r w:rsidRPr="00F46435">
          <w:rPr>
            <w:rStyle w:val="Hyperlink"/>
            <w:noProof/>
          </w:rPr>
          <w:t>Figure 1.4.45: Updated FEM Mode 7 – 3.6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7A83740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68" w:history="1">
        <w:r w:rsidRPr="00F46435">
          <w:rPr>
            <w:rStyle w:val="Hyperlink"/>
            <w:noProof/>
          </w:rPr>
          <w:t>Figure 1.4.46: Experimental Mode 13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2007604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69" w:history="1">
        <w:r w:rsidRPr="00F46435">
          <w:rPr>
            <w:rStyle w:val="Hyperlink"/>
            <w:noProof/>
          </w:rPr>
          <w:t>Figure 1.4.47: Update FEM Mode 8 – 3.6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56044F24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70" w:history="1">
        <w:r w:rsidRPr="00F46435">
          <w:rPr>
            <w:rStyle w:val="Hyperlink"/>
            <w:noProof/>
          </w:rPr>
          <w:t xml:space="preserve">Figure 1.4.48: Human Perception to Vibrations </w:t>
        </w:r>
        <w:r w:rsidRPr="00F46435">
          <w:rPr>
            <w:rStyle w:val="Hyperlink"/>
            <w:rFonts w:ascii="Calibri" w:hAnsi="Calibri" w:cs="Calibri"/>
            <w:noProof/>
          </w:rPr>
          <w:t>(Reiher and Meister, 1931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0</w:t>
        </w:r>
        <w:r>
          <w:rPr>
            <w:noProof/>
            <w:webHidden/>
          </w:rPr>
          <w:fldChar w:fldCharType="end"/>
        </w:r>
      </w:hyperlink>
    </w:p>
    <w:p w14:paraId="7E5CF46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71" w:history="1">
        <w:r w:rsidRPr="00F46435">
          <w:rPr>
            <w:rStyle w:val="Hyperlink"/>
            <w:noProof/>
          </w:rPr>
          <w:t>Figure 1.5.1: Test Truck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14:paraId="4F1871C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72" w:history="1">
        <w:r w:rsidRPr="00F46435">
          <w:rPr>
            <w:rStyle w:val="Hyperlink"/>
            <w:noProof/>
          </w:rPr>
          <w:t>Figure 1.5.2: Span 2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14:paraId="77D1A3D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73" w:history="1">
        <w:r w:rsidRPr="00F46435">
          <w:rPr>
            <w:rStyle w:val="Hyperlink"/>
            <w:noProof/>
          </w:rPr>
          <w:t>Figure 1.5.3: Spans 3 &amp; 4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5</w:t>
        </w:r>
        <w:r>
          <w:rPr>
            <w:noProof/>
            <w:webHidden/>
          </w:rPr>
          <w:fldChar w:fldCharType="end"/>
        </w:r>
      </w:hyperlink>
    </w:p>
    <w:p w14:paraId="4087C3C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74" w:history="1">
        <w:r w:rsidRPr="00F46435">
          <w:rPr>
            <w:rStyle w:val="Hyperlink"/>
            <w:noProof/>
          </w:rPr>
          <w:t>Figure 1.5.4: Spans 7 &amp; 8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5</w:t>
        </w:r>
        <w:r>
          <w:rPr>
            <w:noProof/>
            <w:webHidden/>
          </w:rPr>
          <w:fldChar w:fldCharType="end"/>
        </w:r>
      </w:hyperlink>
    </w:p>
    <w:p w14:paraId="336D89C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75" w:history="1">
        <w:r w:rsidRPr="00F46435">
          <w:rPr>
            <w:rStyle w:val="Hyperlink"/>
            <w:noProof/>
          </w:rPr>
          <w:t>Figure 1.5.5: Photo of Test Truc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7</w:t>
        </w:r>
        <w:r>
          <w:rPr>
            <w:noProof/>
            <w:webHidden/>
          </w:rPr>
          <w:fldChar w:fldCharType="end"/>
        </w:r>
      </w:hyperlink>
    </w:p>
    <w:p w14:paraId="0C4B2F6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76" w:history="1">
        <w:r w:rsidRPr="00F46435">
          <w:rPr>
            <w:rStyle w:val="Hyperlink"/>
            <w:noProof/>
          </w:rPr>
          <w:t>Figure 1.5.6: Truck Raw Acceleration Time History for Run 6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9</w:t>
        </w:r>
        <w:r>
          <w:rPr>
            <w:noProof/>
            <w:webHidden/>
          </w:rPr>
          <w:fldChar w:fldCharType="end"/>
        </w:r>
      </w:hyperlink>
    </w:p>
    <w:p w14:paraId="3B67087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77" w:history="1">
        <w:r w:rsidRPr="00F46435">
          <w:rPr>
            <w:rStyle w:val="Hyperlink"/>
            <w:noProof/>
          </w:rPr>
          <w:t>Figure 1.5.7: PSD Estimate of Test Truck Acceleration (Full Bandwidth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9</w:t>
        </w:r>
        <w:r>
          <w:rPr>
            <w:noProof/>
            <w:webHidden/>
          </w:rPr>
          <w:fldChar w:fldCharType="end"/>
        </w:r>
      </w:hyperlink>
    </w:p>
    <w:p w14:paraId="7ABBB874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78" w:history="1">
        <w:r w:rsidRPr="00F46435">
          <w:rPr>
            <w:rStyle w:val="Hyperlink"/>
            <w:noProof/>
          </w:rPr>
          <w:t>Figure 1.5.8: PSD Estimate of Test Truck Acceleration (&lt;10 Hz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0</w:t>
        </w:r>
        <w:r>
          <w:rPr>
            <w:noProof/>
            <w:webHidden/>
          </w:rPr>
          <w:fldChar w:fldCharType="end"/>
        </w:r>
      </w:hyperlink>
    </w:p>
    <w:p w14:paraId="0EA03F7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79" w:history="1">
        <w:r w:rsidRPr="00F46435">
          <w:rPr>
            <w:rStyle w:val="Hyperlink"/>
            <w:noProof/>
          </w:rPr>
          <w:t>Figure 1.5.9: Frequency response of 6</w:t>
        </w:r>
        <w:r w:rsidRPr="00F46435">
          <w:rPr>
            <w:rStyle w:val="Hyperlink"/>
            <w:noProof/>
            <w:vertAlign w:val="superscript"/>
          </w:rPr>
          <w:t>th</w:t>
        </w:r>
        <w:r w:rsidRPr="00F46435">
          <w:rPr>
            <w:rStyle w:val="Hyperlink"/>
            <w:noProof/>
          </w:rPr>
          <w:t xml:space="preserve"> order Elliptic filt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1</w:t>
        </w:r>
        <w:r>
          <w:rPr>
            <w:noProof/>
            <w:webHidden/>
          </w:rPr>
          <w:fldChar w:fldCharType="end"/>
        </w:r>
      </w:hyperlink>
    </w:p>
    <w:p w14:paraId="34AE8AE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80" w:history="1">
        <w:r w:rsidRPr="00F46435">
          <w:rPr>
            <w:rStyle w:val="Hyperlink"/>
            <w:noProof/>
          </w:rPr>
          <w:t>Figure 1.5.10: Filtered Truck Acceleration Time History (Before and On Bridg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1</w:t>
        </w:r>
        <w:r>
          <w:rPr>
            <w:noProof/>
            <w:webHidden/>
          </w:rPr>
          <w:fldChar w:fldCharType="end"/>
        </w:r>
      </w:hyperlink>
    </w:p>
    <w:p w14:paraId="2714546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81" w:history="1">
        <w:r w:rsidRPr="00F46435">
          <w:rPr>
            <w:rStyle w:val="Hyperlink"/>
            <w:noProof/>
          </w:rPr>
          <w:t>Figure 1.5.11: Filtered Truck Acceleration Time History for Period before Bridge (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2</w:t>
        </w:r>
        <w:r>
          <w:rPr>
            <w:noProof/>
            <w:webHidden/>
          </w:rPr>
          <w:fldChar w:fldCharType="end"/>
        </w:r>
      </w:hyperlink>
    </w:p>
    <w:p w14:paraId="51F6D6F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82" w:history="1">
        <w:r w:rsidRPr="00F46435">
          <w:rPr>
            <w:rStyle w:val="Hyperlink"/>
            <w:noProof/>
          </w:rPr>
          <w:t>Figure 1.5.12: Filtered Truck Acceleration Time History for Period on Bridge (B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2</w:t>
        </w:r>
        <w:r>
          <w:rPr>
            <w:noProof/>
            <w:webHidden/>
          </w:rPr>
          <w:fldChar w:fldCharType="end"/>
        </w:r>
      </w:hyperlink>
    </w:p>
    <w:p w14:paraId="05A2DDD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83" w:history="1">
        <w:r w:rsidRPr="00F46435">
          <w:rPr>
            <w:rStyle w:val="Hyperlink"/>
            <w:noProof/>
          </w:rPr>
          <w:t>Figure 1.5.13: PSD Estimate for Acceleration from Front Sensors, On and Off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3</w:t>
        </w:r>
        <w:r>
          <w:rPr>
            <w:noProof/>
            <w:webHidden/>
          </w:rPr>
          <w:fldChar w:fldCharType="end"/>
        </w:r>
      </w:hyperlink>
    </w:p>
    <w:p w14:paraId="5425357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84" w:history="1">
        <w:r w:rsidRPr="00F46435">
          <w:rPr>
            <w:rStyle w:val="Hyperlink"/>
            <w:noProof/>
          </w:rPr>
          <w:t>Figure 1.5.14: PSD Estimate for Acceleration from Rear Sensors, On and Off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4</w:t>
        </w:r>
        <w:r>
          <w:rPr>
            <w:noProof/>
            <w:webHidden/>
          </w:rPr>
          <w:fldChar w:fldCharType="end"/>
        </w:r>
      </w:hyperlink>
    </w:p>
    <w:p w14:paraId="3281884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85" w:history="1">
        <w:r w:rsidRPr="00F46435">
          <w:rPr>
            <w:rStyle w:val="Hyperlink"/>
            <w:noProof/>
          </w:rPr>
          <w:t>Figure 1.5.15: PSD Estimate from Truck Acceler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5</w:t>
        </w:r>
        <w:r>
          <w:rPr>
            <w:noProof/>
            <w:webHidden/>
          </w:rPr>
          <w:fldChar w:fldCharType="end"/>
        </w:r>
      </w:hyperlink>
    </w:p>
    <w:p w14:paraId="2E54CD8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86" w:history="1">
        <w:r w:rsidRPr="00F46435">
          <w:rPr>
            <w:rStyle w:val="Hyperlink"/>
            <w:noProof/>
          </w:rPr>
          <w:t>Figure 1.5.16: RMS of Filtered Truck Acceleration while on Bridge versus Truck Spe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6</w:t>
        </w:r>
        <w:r>
          <w:rPr>
            <w:noProof/>
            <w:webHidden/>
          </w:rPr>
          <w:fldChar w:fldCharType="end"/>
        </w:r>
      </w:hyperlink>
    </w:p>
    <w:p w14:paraId="065E6CF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87" w:history="1">
        <w:r w:rsidRPr="00F46435">
          <w:rPr>
            <w:rStyle w:val="Hyperlink"/>
            <w:noProof/>
          </w:rPr>
          <w:t>Figure 1.5.17: Acceleration Time History (Filtered) for Girder 5 at the Middle of Spans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7</w:t>
        </w:r>
        <w:r>
          <w:rPr>
            <w:noProof/>
            <w:webHidden/>
          </w:rPr>
          <w:fldChar w:fldCharType="end"/>
        </w:r>
      </w:hyperlink>
    </w:p>
    <w:p w14:paraId="6F8647C5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88" w:history="1">
        <w:r w:rsidRPr="00F46435">
          <w:rPr>
            <w:rStyle w:val="Hyperlink"/>
            <w:noProof/>
          </w:rPr>
          <w:t>Figure 1.5.18: Acceleration Time History (Filtered) for Girder 5 at the Middle of Spans 3 &amp;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7</w:t>
        </w:r>
        <w:r>
          <w:rPr>
            <w:noProof/>
            <w:webHidden/>
          </w:rPr>
          <w:fldChar w:fldCharType="end"/>
        </w:r>
      </w:hyperlink>
    </w:p>
    <w:p w14:paraId="0D7C31D4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89" w:history="1">
        <w:r w:rsidRPr="00F46435">
          <w:rPr>
            <w:rStyle w:val="Hyperlink"/>
            <w:noProof/>
          </w:rPr>
          <w:t>Figure 1.5.19: Acceleration Time History (Filtered) for Girder 5 at the Middle of Spans 7 &amp; 8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8</w:t>
        </w:r>
        <w:r>
          <w:rPr>
            <w:noProof/>
            <w:webHidden/>
          </w:rPr>
          <w:fldChar w:fldCharType="end"/>
        </w:r>
      </w:hyperlink>
    </w:p>
    <w:p w14:paraId="70903CC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90" w:history="1">
        <w:r w:rsidRPr="00F46435">
          <w:rPr>
            <w:rStyle w:val="Hyperlink"/>
            <w:noProof/>
          </w:rPr>
          <w:t>Figure 1.5.20: PSD Estimate for Acceleration of Girder 5 at the Middle of Span 2 over Period That Truck is on the Sp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8</w:t>
        </w:r>
        <w:r>
          <w:rPr>
            <w:noProof/>
            <w:webHidden/>
          </w:rPr>
          <w:fldChar w:fldCharType="end"/>
        </w:r>
      </w:hyperlink>
    </w:p>
    <w:p w14:paraId="6879537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91" w:history="1">
        <w:r w:rsidRPr="00F46435">
          <w:rPr>
            <w:rStyle w:val="Hyperlink"/>
            <w:noProof/>
          </w:rPr>
          <w:t>Figure 1.5.21: PSD Estimate for Acceleration of Girder 5 at the Middle of Spans 3 &amp; 4 over Period the Truck is on the Spa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9</w:t>
        </w:r>
        <w:r>
          <w:rPr>
            <w:noProof/>
            <w:webHidden/>
          </w:rPr>
          <w:fldChar w:fldCharType="end"/>
        </w:r>
      </w:hyperlink>
    </w:p>
    <w:p w14:paraId="118327A4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92" w:history="1">
        <w:r w:rsidRPr="00F46435">
          <w:rPr>
            <w:rStyle w:val="Hyperlink"/>
            <w:noProof/>
          </w:rPr>
          <w:t>Figure 1.5.22: PSD Estimate for Acceleration of Girder 5 at the Middle of Spans 7 &amp; 8 over Period the Truck is on the Spa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9</w:t>
        </w:r>
        <w:r>
          <w:rPr>
            <w:noProof/>
            <w:webHidden/>
          </w:rPr>
          <w:fldChar w:fldCharType="end"/>
        </w:r>
      </w:hyperlink>
    </w:p>
    <w:p w14:paraId="6F946F4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93" w:history="1">
        <w:r w:rsidRPr="00F46435">
          <w:rPr>
            <w:rStyle w:val="Hyperlink"/>
            <w:noProof/>
          </w:rPr>
          <w:t>Figure 1.5.23: RMS of Filtered Midspan Acceleration of Spa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0</w:t>
        </w:r>
        <w:r>
          <w:rPr>
            <w:noProof/>
            <w:webHidden/>
          </w:rPr>
          <w:fldChar w:fldCharType="end"/>
        </w:r>
      </w:hyperlink>
    </w:p>
    <w:p w14:paraId="2C7DF98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94" w:history="1">
        <w:r w:rsidRPr="00F46435">
          <w:rPr>
            <w:rStyle w:val="Hyperlink"/>
            <w:noProof/>
          </w:rPr>
          <w:t>Figure 1.5.24: Average RMS Value for Filtered Midspan Acceleration of Spans 3 &amp;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0</w:t>
        </w:r>
        <w:r>
          <w:rPr>
            <w:noProof/>
            <w:webHidden/>
          </w:rPr>
          <w:fldChar w:fldCharType="end"/>
        </w:r>
      </w:hyperlink>
    </w:p>
    <w:p w14:paraId="77DB21F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95" w:history="1">
        <w:r w:rsidRPr="00F46435">
          <w:rPr>
            <w:rStyle w:val="Hyperlink"/>
            <w:noProof/>
          </w:rPr>
          <w:t>Figure 1.6.1: Schematic of Plate Eccentric-Beam FEM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3</w:t>
        </w:r>
        <w:r>
          <w:rPr>
            <w:noProof/>
            <w:webHidden/>
          </w:rPr>
          <w:fldChar w:fldCharType="end"/>
        </w:r>
      </w:hyperlink>
    </w:p>
    <w:p w14:paraId="2CB3AE3E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96" w:history="1">
        <w:r w:rsidRPr="00F46435">
          <w:rPr>
            <w:rStyle w:val="Hyperlink"/>
            <w:noProof/>
          </w:rPr>
          <w:t>Figure 1.6.2: Plate Eccentric-Beam Representation and 3D Rendering with Assigned Eccentricit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4</w:t>
        </w:r>
        <w:r>
          <w:rPr>
            <w:noProof/>
            <w:webHidden/>
          </w:rPr>
          <w:fldChar w:fldCharType="end"/>
        </w:r>
      </w:hyperlink>
    </w:p>
    <w:p w14:paraId="0430575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97" w:history="1">
        <w:r w:rsidRPr="00F46435">
          <w:rPr>
            <w:rStyle w:val="Hyperlink"/>
            <w:noProof/>
          </w:rPr>
          <w:t>Figure 1.6.3: Diagram of FE Representation of Diaphrag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5</w:t>
        </w:r>
        <w:r>
          <w:rPr>
            <w:noProof/>
            <w:webHidden/>
          </w:rPr>
          <w:fldChar w:fldCharType="end"/>
        </w:r>
      </w:hyperlink>
    </w:p>
    <w:p w14:paraId="4D9478A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98" w:history="1">
        <w:r w:rsidRPr="00F46435">
          <w:rPr>
            <w:rStyle w:val="Hyperlink"/>
            <w:noProof/>
          </w:rPr>
          <w:t>Figure 1.6.4: LUSAS FEM Mode 1 – 1.9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8</w:t>
        </w:r>
        <w:r>
          <w:rPr>
            <w:noProof/>
            <w:webHidden/>
          </w:rPr>
          <w:fldChar w:fldCharType="end"/>
        </w:r>
      </w:hyperlink>
    </w:p>
    <w:p w14:paraId="53E49D44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499" w:history="1">
        <w:r w:rsidRPr="00F46435">
          <w:rPr>
            <w:rStyle w:val="Hyperlink"/>
            <w:noProof/>
          </w:rPr>
          <w:t>Figure 1.6.5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4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8</w:t>
        </w:r>
        <w:r>
          <w:rPr>
            <w:noProof/>
            <w:webHidden/>
          </w:rPr>
          <w:fldChar w:fldCharType="end"/>
        </w:r>
      </w:hyperlink>
    </w:p>
    <w:p w14:paraId="04721F4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00" w:history="1">
        <w:r w:rsidRPr="00F46435">
          <w:rPr>
            <w:rStyle w:val="Hyperlink"/>
            <w:noProof/>
          </w:rPr>
          <w:t>Figure 1.6.6: LUSAS FEM Mode 3 – 2.45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9</w:t>
        </w:r>
        <w:r>
          <w:rPr>
            <w:noProof/>
            <w:webHidden/>
          </w:rPr>
          <w:fldChar w:fldCharType="end"/>
        </w:r>
      </w:hyperlink>
    </w:p>
    <w:p w14:paraId="2927D8DE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01" w:history="1">
        <w:r w:rsidRPr="00F46435">
          <w:rPr>
            <w:rStyle w:val="Hyperlink"/>
            <w:noProof/>
          </w:rPr>
          <w:t>Figure 1.6.7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9</w:t>
        </w:r>
        <w:r>
          <w:rPr>
            <w:noProof/>
            <w:webHidden/>
          </w:rPr>
          <w:fldChar w:fldCharType="end"/>
        </w:r>
      </w:hyperlink>
    </w:p>
    <w:p w14:paraId="78B774D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02" w:history="1">
        <w:r w:rsidRPr="00F46435">
          <w:rPr>
            <w:rStyle w:val="Hyperlink"/>
            <w:noProof/>
          </w:rPr>
          <w:t>Figure 1.6.8: Connectivity at discontinuous joi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1</w:t>
        </w:r>
        <w:r>
          <w:rPr>
            <w:noProof/>
            <w:webHidden/>
          </w:rPr>
          <w:fldChar w:fldCharType="end"/>
        </w:r>
      </w:hyperlink>
    </w:p>
    <w:p w14:paraId="310A652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03" w:history="1">
        <w:r w:rsidRPr="00F46435">
          <w:rPr>
            <w:rStyle w:val="Hyperlink"/>
            <w:noProof/>
          </w:rPr>
          <w:t>Figure 1.6.9: Measured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2</w:t>
        </w:r>
        <w:r>
          <w:rPr>
            <w:noProof/>
            <w:webHidden/>
          </w:rPr>
          <w:fldChar w:fldCharType="end"/>
        </w:r>
      </w:hyperlink>
    </w:p>
    <w:p w14:paraId="76D7452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04" w:history="1">
        <w:r w:rsidRPr="00F46435">
          <w:rPr>
            <w:rStyle w:val="Hyperlink"/>
            <w:noProof/>
          </w:rPr>
          <w:t>Figure 1.6.10: Comparison of span 3 midspan acceleration for simulations with and without a profile includ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4</w:t>
        </w:r>
        <w:r>
          <w:rPr>
            <w:noProof/>
            <w:webHidden/>
          </w:rPr>
          <w:fldChar w:fldCharType="end"/>
        </w:r>
      </w:hyperlink>
    </w:p>
    <w:p w14:paraId="3B8608D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05" w:history="1">
        <w:r w:rsidRPr="00F46435">
          <w:rPr>
            <w:rStyle w:val="Hyperlink"/>
            <w:noProof/>
          </w:rPr>
          <w:t>Figure 1.6.11: Comparison of truck vertical acceleration for simulations with and without a profile includ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4</w:t>
        </w:r>
        <w:r>
          <w:rPr>
            <w:noProof/>
            <w:webHidden/>
          </w:rPr>
          <w:fldChar w:fldCharType="end"/>
        </w:r>
      </w:hyperlink>
    </w:p>
    <w:p w14:paraId="200F22F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06" w:history="1">
        <w:r w:rsidRPr="00F46435">
          <w:rPr>
            <w:rStyle w:val="Hyperlink"/>
            <w:noProof/>
          </w:rPr>
          <w:t>Figure 1.6.12: Experiment vs Simulation for Vehicle Acceleration for Run 14 over Bridge (Raw Dat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6</w:t>
        </w:r>
        <w:r>
          <w:rPr>
            <w:noProof/>
            <w:webHidden/>
          </w:rPr>
          <w:fldChar w:fldCharType="end"/>
        </w:r>
      </w:hyperlink>
    </w:p>
    <w:p w14:paraId="7FBD09E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07" w:history="1">
        <w:r w:rsidRPr="00F46435">
          <w:rPr>
            <w:rStyle w:val="Hyperlink"/>
            <w:noProof/>
          </w:rPr>
          <w:t>Figure 1.6.13: Filtered Experimental Vehicle Acceleration for Run 14 over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7</w:t>
        </w:r>
        <w:r>
          <w:rPr>
            <w:noProof/>
            <w:webHidden/>
          </w:rPr>
          <w:fldChar w:fldCharType="end"/>
        </w:r>
      </w:hyperlink>
    </w:p>
    <w:p w14:paraId="12331C7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08" w:history="1">
        <w:r w:rsidRPr="00F46435">
          <w:rPr>
            <w:rStyle w:val="Hyperlink"/>
            <w:noProof/>
          </w:rPr>
          <w:t>Figure 1.6.14: Experiment vs Simulation for Vehicle Acceleration for Run 14 over Bridge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8</w:t>
        </w:r>
        <w:r>
          <w:rPr>
            <w:noProof/>
            <w:webHidden/>
          </w:rPr>
          <w:fldChar w:fldCharType="end"/>
        </w:r>
      </w:hyperlink>
    </w:p>
    <w:p w14:paraId="4DD8112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09" w:history="1">
        <w:r w:rsidRPr="00F46435">
          <w:rPr>
            <w:rStyle w:val="Hyperlink"/>
            <w:noProof/>
          </w:rPr>
          <w:t>Figure 1.6.15: “Warped” Experimental and Simulated Truck Acceleration from DTW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9</w:t>
        </w:r>
        <w:r>
          <w:rPr>
            <w:noProof/>
            <w:webHidden/>
          </w:rPr>
          <w:fldChar w:fldCharType="end"/>
        </w:r>
      </w:hyperlink>
    </w:p>
    <w:p w14:paraId="751775D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10" w:history="1">
        <w:r w:rsidRPr="00F46435">
          <w:rPr>
            <w:rStyle w:val="Hyperlink"/>
            <w:noProof/>
          </w:rPr>
          <w:t>Figure 1.6.16: Experiment vs Simulation for Span 2 Midspan Acceleration of Girder 8 for Run 14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1</w:t>
        </w:r>
        <w:r>
          <w:rPr>
            <w:noProof/>
            <w:webHidden/>
          </w:rPr>
          <w:fldChar w:fldCharType="end"/>
        </w:r>
      </w:hyperlink>
    </w:p>
    <w:p w14:paraId="20107D1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11" w:history="1">
        <w:r w:rsidRPr="00F46435">
          <w:rPr>
            <w:rStyle w:val="Hyperlink"/>
            <w:noProof/>
          </w:rPr>
          <w:t>Figure 1.6.17: Experiment vs Simulation for Span 3 Midspan Acceleration of Girder 8 for Run 14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1</w:t>
        </w:r>
        <w:r>
          <w:rPr>
            <w:noProof/>
            <w:webHidden/>
          </w:rPr>
          <w:fldChar w:fldCharType="end"/>
        </w:r>
      </w:hyperlink>
    </w:p>
    <w:p w14:paraId="339AC56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12" w:history="1">
        <w:r w:rsidRPr="00F46435">
          <w:rPr>
            <w:rStyle w:val="Hyperlink"/>
            <w:noProof/>
          </w:rPr>
          <w:t>Figure 1.6.18: Experiment vs Simulation for Span 7 Midspan Acceleration of Girder 8 for Run 14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2</w:t>
        </w:r>
        <w:r>
          <w:rPr>
            <w:noProof/>
            <w:webHidden/>
          </w:rPr>
          <w:fldChar w:fldCharType="end"/>
        </w:r>
      </w:hyperlink>
    </w:p>
    <w:p w14:paraId="5394AEAE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13" w:history="1">
        <w:r w:rsidRPr="00F46435">
          <w:rPr>
            <w:rStyle w:val="Hyperlink"/>
            <w:noProof/>
          </w:rPr>
          <w:t>Figure 1.6.19: Experiment vs Simulation for Vehicle Acceleration for Run 3 over Bridge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2</w:t>
        </w:r>
        <w:r>
          <w:rPr>
            <w:noProof/>
            <w:webHidden/>
          </w:rPr>
          <w:fldChar w:fldCharType="end"/>
        </w:r>
      </w:hyperlink>
    </w:p>
    <w:p w14:paraId="09FE190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14" w:history="1">
        <w:r w:rsidRPr="00F46435">
          <w:rPr>
            <w:rStyle w:val="Hyperlink"/>
            <w:noProof/>
          </w:rPr>
          <w:t>Figure 1.6.20: Experiment vs Simulation for Span 2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3</w:t>
        </w:r>
        <w:r>
          <w:rPr>
            <w:noProof/>
            <w:webHidden/>
          </w:rPr>
          <w:fldChar w:fldCharType="end"/>
        </w:r>
      </w:hyperlink>
    </w:p>
    <w:p w14:paraId="74124CB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15" w:history="1">
        <w:r w:rsidRPr="00F46435">
          <w:rPr>
            <w:rStyle w:val="Hyperlink"/>
            <w:noProof/>
          </w:rPr>
          <w:t>Figure 1.6.21: Experiment vs Simulation for Span 3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3</w:t>
        </w:r>
        <w:r>
          <w:rPr>
            <w:noProof/>
            <w:webHidden/>
          </w:rPr>
          <w:fldChar w:fldCharType="end"/>
        </w:r>
      </w:hyperlink>
    </w:p>
    <w:p w14:paraId="7D163DB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16" w:history="1">
        <w:r w:rsidRPr="00F46435">
          <w:rPr>
            <w:rStyle w:val="Hyperlink"/>
            <w:noProof/>
          </w:rPr>
          <w:t>Figure 1.6.22: Experiment vs Simulation for Span 4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4</w:t>
        </w:r>
        <w:r>
          <w:rPr>
            <w:noProof/>
            <w:webHidden/>
          </w:rPr>
          <w:fldChar w:fldCharType="end"/>
        </w:r>
      </w:hyperlink>
    </w:p>
    <w:p w14:paraId="594B17C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17" w:history="1">
        <w:r w:rsidRPr="00F46435">
          <w:rPr>
            <w:rStyle w:val="Hyperlink"/>
            <w:noProof/>
          </w:rPr>
          <w:t>Figure 1.6.23: Experiment vs Simulation for Span 7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4</w:t>
        </w:r>
        <w:r>
          <w:rPr>
            <w:noProof/>
            <w:webHidden/>
          </w:rPr>
          <w:fldChar w:fldCharType="end"/>
        </w:r>
      </w:hyperlink>
    </w:p>
    <w:p w14:paraId="30DB4BD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18" w:history="1">
        <w:r w:rsidRPr="00F46435">
          <w:rPr>
            <w:rStyle w:val="Hyperlink"/>
            <w:noProof/>
          </w:rPr>
          <w:t>Figure 1.6.24: Simulated Bridge Midspan Displacement Amplification Time Histo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5</w:t>
        </w:r>
        <w:r>
          <w:rPr>
            <w:noProof/>
            <w:webHidden/>
          </w:rPr>
          <w:fldChar w:fldCharType="end"/>
        </w:r>
      </w:hyperlink>
    </w:p>
    <w:p w14:paraId="67F83856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19" w:history="1">
        <w:r w:rsidRPr="00F46435">
          <w:rPr>
            <w:rStyle w:val="Hyperlink"/>
            <w:noProof/>
          </w:rPr>
          <w:t>Figure 1.6.25: Simulated Bridge Midspan Moment Amplification Time Histo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5</w:t>
        </w:r>
        <w:r>
          <w:rPr>
            <w:noProof/>
            <w:webHidden/>
          </w:rPr>
          <w:fldChar w:fldCharType="end"/>
        </w:r>
      </w:hyperlink>
    </w:p>
    <w:p w14:paraId="389629E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20" w:history="1">
        <w:r w:rsidRPr="00F46435">
          <w:rPr>
            <w:rStyle w:val="Hyperlink"/>
            <w:noProof/>
          </w:rPr>
          <w:t>Figure 1.6.26: Maximum Displacement Amplification for Varying Spee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6</w:t>
        </w:r>
        <w:r>
          <w:rPr>
            <w:noProof/>
            <w:webHidden/>
          </w:rPr>
          <w:fldChar w:fldCharType="end"/>
        </w:r>
      </w:hyperlink>
    </w:p>
    <w:p w14:paraId="73D2B45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21" w:history="1">
        <w:r w:rsidRPr="00F46435">
          <w:rPr>
            <w:rStyle w:val="Hyperlink"/>
            <w:noProof/>
          </w:rPr>
          <w:t>Figure 2.1.1: Schematic of Combined Vehicle and Bridge Syste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0</w:t>
        </w:r>
        <w:r>
          <w:rPr>
            <w:noProof/>
            <w:webHidden/>
          </w:rPr>
          <w:fldChar w:fldCharType="end"/>
        </w:r>
      </w:hyperlink>
    </w:p>
    <w:p w14:paraId="755D98F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22" w:history="1">
        <w:r w:rsidRPr="00F46435">
          <w:rPr>
            <w:rStyle w:val="Hyperlink"/>
            <w:noProof/>
          </w:rPr>
          <w:t>Figure 2.2.1: Additional Amplification as a Function of Bridge Inertial For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4</w:t>
        </w:r>
        <w:r>
          <w:rPr>
            <w:noProof/>
            <w:webHidden/>
          </w:rPr>
          <w:fldChar w:fldCharType="end"/>
        </w:r>
      </w:hyperlink>
    </w:p>
    <w:p w14:paraId="22C22575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23" w:history="1">
        <w:r w:rsidRPr="00F46435">
          <w:rPr>
            <w:rStyle w:val="Hyperlink"/>
            <w:noProof/>
          </w:rPr>
          <w:t>Figure 2.4.1: Diagram of Simplified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6</w:t>
        </w:r>
        <w:r>
          <w:rPr>
            <w:noProof/>
            <w:webHidden/>
          </w:rPr>
          <w:fldChar w:fldCharType="end"/>
        </w:r>
      </w:hyperlink>
    </w:p>
    <w:p w14:paraId="0D23B85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24" w:history="1">
        <w:r w:rsidRPr="00F46435">
          <w:rPr>
            <w:rStyle w:val="Hyperlink"/>
            <w:noProof/>
          </w:rPr>
          <w:t>Figure 2.4.2: Diagram of Single-Span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8</w:t>
        </w:r>
        <w:r>
          <w:rPr>
            <w:noProof/>
            <w:webHidden/>
          </w:rPr>
          <w:fldChar w:fldCharType="end"/>
        </w:r>
      </w:hyperlink>
    </w:p>
    <w:p w14:paraId="2E64D73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25" w:history="1">
        <w:r w:rsidRPr="00F46435">
          <w:rPr>
            <w:rStyle w:val="Hyperlink"/>
            <w:noProof/>
          </w:rPr>
          <w:t>Figure 2.4.3: Diagram of 2-Span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2</w:t>
        </w:r>
        <w:r>
          <w:rPr>
            <w:noProof/>
            <w:webHidden/>
          </w:rPr>
          <w:fldChar w:fldCharType="end"/>
        </w:r>
      </w:hyperlink>
    </w:p>
    <w:p w14:paraId="6DA08C54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26" w:history="1">
        <w:r w:rsidRPr="00F46435">
          <w:rPr>
            <w:rStyle w:val="Hyperlink"/>
            <w:noProof/>
          </w:rPr>
          <w:t>Figure 2.4.4: Difference between FEM Predicted Midspan Displacement with Varied Time-Step Siz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9</w:t>
        </w:r>
        <w:r>
          <w:rPr>
            <w:noProof/>
            <w:webHidden/>
          </w:rPr>
          <w:fldChar w:fldCharType="end"/>
        </w:r>
      </w:hyperlink>
    </w:p>
    <w:p w14:paraId="4334535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27" w:history="1">
        <w:r w:rsidRPr="00F46435">
          <w:rPr>
            <w:rStyle w:val="Hyperlink"/>
            <w:noProof/>
          </w:rPr>
          <w:t>Figure 2.4.5: Comparison of Single-Span Beam Model Displacement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0</w:t>
        </w:r>
        <w:r>
          <w:rPr>
            <w:noProof/>
            <w:webHidden/>
          </w:rPr>
          <w:fldChar w:fldCharType="end"/>
        </w:r>
      </w:hyperlink>
    </w:p>
    <w:p w14:paraId="496D64B4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28" w:history="1">
        <w:r w:rsidRPr="00F46435">
          <w:rPr>
            <w:rStyle w:val="Hyperlink"/>
            <w:noProof/>
          </w:rPr>
          <w:t>Figure 2.4.6: Comparison of 2-Span Beam Model Displacement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0</w:t>
        </w:r>
        <w:r>
          <w:rPr>
            <w:noProof/>
            <w:webHidden/>
          </w:rPr>
          <w:fldChar w:fldCharType="end"/>
        </w:r>
      </w:hyperlink>
    </w:p>
    <w:p w14:paraId="04BD272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29" w:history="1">
        <w:r w:rsidRPr="00F46435">
          <w:rPr>
            <w:rStyle w:val="Hyperlink"/>
            <w:noProof/>
          </w:rPr>
          <w:t>Figure 2.4.7: First Two Mode Shapes for 2-Span Continuous Be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1</w:t>
        </w:r>
        <w:r>
          <w:rPr>
            <w:noProof/>
            <w:webHidden/>
          </w:rPr>
          <w:fldChar w:fldCharType="end"/>
        </w:r>
      </w:hyperlink>
    </w:p>
    <w:p w14:paraId="6793F43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30" w:history="1">
        <w:r w:rsidRPr="00F46435">
          <w:rPr>
            <w:rStyle w:val="Hyperlink"/>
            <w:noProof/>
          </w:rPr>
          <w:t>Figure 2.4.8: FEM Displacement Predictions with 1 Mode and 5 Modes for 2-span Continuous Be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2</w:t>
        </w:r>
        <w:r>
          <w:rPr>
            <w:noProof/>
            <w:webHidden/>
          </w:rPr>
          <w:fldChar w:fldCharType="end"/>
        </w:r>
      </w:hyperlink>
    </w:p>
    <w:p w14:paraId="320D7F4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31" w:history="1">
        <w:r w:rsidRPr="00F46435">
          <w:rPr>
            <w:rStyle w:val="Hyperlink"/>
            <w:noProof/>
          </w:rPr>
          <w:t>Figure 2.4.9: Performance of 2DOF State-Space Models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1</w:t>
        </w:r>
        <w:r>
          <w:rPr>
            <w:noProof/>
            <w:webHidden/>
          </w:rPr>
          <w:fldChar w:fldCharType="end"/>
        </w:r>
      </w:hyperlink>
    </w:p>
    <w:p w14:paraId="4AD9C78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32" w:history="1">
        <w:r w:rsidRPr="00F46435">
          <w:rPr>
            <w:rStyle w:val="Hyperlink"/>
            <w:noProof/>
          </w:rPr>
          <w:t>Figure 2.4.10: Performance of 2DOF State-Space Model Grouped by Vehic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2</w:t>
        </w:r>
        <w:r>
          <w:rPr>
            <w:noProof/>
            <w:webHidden/>
          </w:rPr>
          <w:fldChar w:fldCharType="end"/>
        </w:r>
      </w:hyperlink>
    </w:p>
    <w:p w14:paraId="1FC93B8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33" w:history="1">
        <w:r w:rsidRPr="00F46435">
          <w:rPr>
            <w:rStyle w:val="Hyperlink"/>
            <w:noProof/>
          </w:rPr>
          <w:t>Figure 2.5.1: Performance on ISO 8608 Parameters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4</w:t>
        </w:r>
        <w:r>
          <w:rPr>
            <w:noProof/>
            <w:webHidden/>
          </w:rPr>
          <w:fldChar w:fldCharType="end"/>
        </w:r>
      </w:hyperlink>
    </w:p>
    <w:p w14:paraId="05FC57B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34" w:history="1">
        <w:r w:rsidRPr="00F46435">
          <w:rPr>
            <w:rStyle w:val="Hyperlink"/>
            <w:noProof/>
          </w:rPr>
          <w:t>Figure 2.5.2: Performance of IRI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5</w:t>
        </w:r>
        <w:r>
          <w:rPr>
            <w:noProof/>
            <w:webHidden/>
          </w:rPr>
          <w:fldChar w:fldCharType="end"/>
        </w:r>
      </w:hyperlink>
    </w:p>
    <w:p w14:paraId="3CBE0CDA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35" w:history="1">
        <w:r w:rsidRPr="00F46435">
          <w:rPr>
            <w:rStyle w:val="Hyperlink"/>
            <w:noProof/>
          </w:rPr>
          <w:t>Figure 2.5.3: Performance of Quarter-Car Vehicle Model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6</w:t>
        </w:r>
        <w:r>
          <w:rPr>
            <w:noProof/>
            <w:webHidden/>
          </w:rPr>
          <w:fldChar w:fldCharType="end"/>
        </w:r>
      </w:hyperlink>
    </w:p>
    <w:p w14:paraId="61FFED5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36" w:history="1">
        <w:r w:rsidRPr="00F46435">
          <w:rPr>
            <w:rStyle w:val="Hyperlink"/>
            <w:noProof/>
          </w:rPr>
          <w:t>Figure 2.6.1: Diagram of Decoupled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7</w:t>
        </w:r>
        <w:r>
          <w:rPr>
            <w:noProof/>
            <w:webHidden/>
          </w:rPr>
          <w:fldChar w:fldCharType="end"/>
        </w:r>
      </w:hyperlink>
    </w:p>
    <w:p w14:paraId="324052B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37" w:history="1">
        <w:r w:rsidRPr="00F46435">
          <w:rPr>
            <w:rStyle w:val="Hyperlink"/>
            <w:noProof/>
          </w:rPr>
          <w:t>Figure 2.6.2: Diagram of Coupled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8</w:t>
        </w:r>
        <w:r>
          <w:rPr>
            <w:noProof/>
            <w:webHidden/>
          </w:rPr>
          <w:fldChar w:fldCharType="end"/>
        </w:r>
      </w:hyperlink>
    </w:p>
    <w:p w14:paraId="68B2B80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38" w:history="1">
        <w:r w:rsidRPr="00F46435">
          <w:rPr>
            <w:rStyle w:val="Hyperlink"/>
            <w:noProof/>
          </w:rPr>
          <w:t>Figure 2.6.3: Displacement Predicted by Coupled Model and Decoupled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0</w:t>
        </w:r>
        <w:r>
          <w:rPr>
            <w:noProof/>
            <w:webHidden/>
          </w:rPr>
          <w:fldChar w:fldCharType="end"/>
        </w:r>
      </w:hyperlink>
    </w:p>
    <w:p w14:paraId="2B4A0A0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39" w:history="1">
        <w:r w:rsidRPr="00F46435">
          <w:rPr>
            <w:rStyle w:val="Hyperlink"/>
            <w:noProof/>
          </w:rPr>
          <w:t>Figure 2.6.4: Difference between Displacement from Coupled Model and Uncoupled Model as a Percent of Maximu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1</w:t>
        </w:r>
        <w:r>
          <w:rPr>
            <w:noProof/>
            <w:webHidden/>
          </w:rPr>
          <w:fldChar w:fldCharType="end"/>
        </w:r>
      </w:hyperlink>
    </w:p>
    <w:p w14:paraId="526F9E8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40" w:history="1">
        <w:r w:rsidRPr="00F46435">
          <w:rPr>
            <w:rStyle w:val="Hyperlink"/>
            <w:noProof/>
          </w:rPr>
          <w:t>Figure 2.6.5: Difference between Contact Force from Coupled Model and Uncoupled Model as a Percent of Vehicle Weigh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1</w:t>
        </w:r>
        <w:r>
          <w:rPr>
            <w:noProof/>
            <w:webHidden/>
          </w:rPr>
          <w:fldChar w:fldCharType="end"/>
        </w:r>
      </w:hyperlink>
    </w:p>
    <w:p w14:paraId="1F22C2F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41" w:history="1">
        <w:r w:rsidRPr="00F46435">
          <w:rPr>
            <w:rStyle w:val="Hyperlink"/>
            <w:noProof/>
          </w:rPr>
          <w:t>Figure 2.6.6: Free Decay of Vehicle Contact For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3</w:t>
        </w:r>
        <w:r>
          <w:rPr>
            <w:noProof/>
            <w:webHidden/>
          </w:rPr>
          <w:fldChar w:fldCharType="end"/>
        </w:r>
      </w:hyperlink>
    </w:p>
    <w:p w14:paraId="139F6B75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42" w:history="1">
        <w:r w:rsidRPr="00F46435">
          <w:rPr>
            <w:rStyle w:val="Hyperlink"/>
            <w:noProof/>
          </w:rPr>
          <w:t>Figure 2.6.7: Effect of Vehicle Forcing Frequency on Bridge Displacement and Vehicle Contact For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5</w:t>
        </w:r>
        <w:r>
          <w:rPr>
            <w:noProof/>
            <w:webHidden/>
          </w:rPr>
          <w:fldChar w:fldCharType="end"/>
        </w:r>
      </w:hyperlink>
    </w:p>
    <w:p w14:paraId="65EA318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43" w:history="1">
        <w:r w:rsidRPr="00F46435">
          <w:rPr>
            <w:rStyle w:val="Hyperlink"/>
            <w:noProof/>
          </w:rPr>
          <w:t>Figure 2.6.8: Effect of Bridge and Vehicle Frequency on Bridge Displacement and Vehicle Contact Force (1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6</w:t>
        </w:r>
        <w:r>
          <w:rPr>
            <w:noProof/>
            <w:webHidden/>
          </w:rPr>
          <w:fldChar w:fldCharType="end"/>
        </w:r>
      </w:hyperlink>
    </w:p>
    <w:p w14:paraId="647B19ED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44" w:history="1">
        <w:r w:rsidRPr="00F46435">
          <w:rPr>
            <w:rStyle w:val="Hyperlink"/>
            <w:noProof/>
          </w:rPr>
          <w:t>Figure 2.6.9: Effect of Bridge and Vehicle Frequency on Bridge Displacement and Vehicle Contact Force (2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7</w:t>
        </w:r>
        <w:r>
          <w:rPr>
            <w:noProof/>
            <w:webHidden/>
          </w:rPr>
          <w:fldChar w:fldCharType="end"/>
        </w:r>
      </w:hyperlink>
    </w:p>
    <w:p w14:paraId="619E8C0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45" w:history="1">
        <w:r w:rsidRPr="00F46435">
          <w:rPr>
            <w:rStyle w:val="Hyperlink"/>
            <w:noProof/>
          </w:rPr>
          <w:t>Figure 2.6.10: Effect of Bridge and Vehicle Frequency on Bridge Displacement and Vehicle Contact Force (3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7</w:t>
        </w:r>
        <w:r>
          <w:rPr>
            <w:noProof/>
            <w:webHidden/>
          </w:rPr>
          <w:fldChar w:fldCharType="end"/>
        </w:r>
      </w:hyperlink>
    </w:p>
    <w:p w14:paraId="1A6F278A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46" w:history="1">
        <w:r w:rsidRPr="00F46435">
          <w:rPr>
            <w:rStyle w:val="Hyperlink"/>
            <w:noProof/>
          </w:rPr>
          <w:t>Figure 2.6.11: Effect of Bridge and Vehicle Frequency on Bridge Displacement and Vehicle Contact Force (4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8</w:t>
        </w:r>
        <w:r>
          <w:rPr>
            <w:noProof/>
            <w:webHidden/>
          </w:rPr>
          <w:fldChar w:fldCharType="end"/>
        </w:r>
      </w:hyperlink>
    </w:p>
    <w:p w14:paraId="354C8CAF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47" w:history="1">
        <w:r w:rsidRPr="00F46435">
          <w:rPr>
            <w:rStyle w:val="Hyperlink"/>
            <w:noProof/>
          </w:rPr>
          <w:t>Figure 2.6.12: Effect of Bridge and Vehicle Frequency on Bridge Displacement and Vehicle Contact Force (Total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8</w:t>
        </w:r>
        <w:r>
          <w:rPr>
            <w:noProof/>
            <w:webHidden/>
          </w:rPr>
          <w:fldChar w:fldCharType="end"/>
        </w:r>
      </w:hyperlink>
    </w:p>
    <w:p w14:paraId="54BDEE37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48" w:history="1">
        <w:r w:rsidRPr="00F46435">
          <w:rPr>
            <w:rStyle w:val="Hyperlink"/>
            <w:noProof/>
          </w:rPr>
          <w:t>Figure 2.6.13: Effect of Vehicle Frequency as a Fraction of Bridge Natural Frequency on Bridge Displacement Amplification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0</w:t>
        </w:r>
        <w:r>
          <w:rPr>
            <w:noProof/>
            <w:webHidden/>
          </w:rPr>
          <w:fldChar w:fldCharType="end"/>
        </w:r>
      </w:hyperlink>
    </w:p>
    <w:p w14:paraId="15688940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49" w:history="1">
        <w:r w:rsidRPr="00F46435">
          <w:rPr>
            <w:rStyle w:val="Hyperlink"/>
            <w:noProof/>
          </w:rPr>
          <w:t>Figure 2.6.14: Profiles with Matching Frequency Content but Different Phase Angle Distribu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1</w:t>
        </w:r>
        <w:r>
          <w:rPr>
            <w:noProof/>
            <w:webHidden/>
          </w:rPr>
          <w:fldChar w:fldCharType="end"/>
        </w:r>
      </w:hyperlink>
    </w:p>
    <w:p w14:paraId="66662AD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50" w:history="1">
        <w:r w:rsidRPr="00F46435">
          <w:rPr>
            <w:rStyle w:val="Hyperlink"/>
            <w:noProof/>
          </w:rPr>
          <w:t>Figure 2.6.15: Bridge Displacement for Profiles with Different Phase Distribu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2</w:t>
        </w:r>
        <w:r>
          <w:rPr>
            <w:noProof/>
            <w:webHidden/>
          </w:rPr>
          <w:fldChar w:fldCharType="end"/>
        </w:r>
      </w:hyperlink>
    </w:p>
    <w:p w14:paraId="7886B56C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51" w:history="1">
        <w:r w:rsidRPr="00F46435">
          <w:rPr>
            <w:rStyle w:val="Hyperlink"/>
            <w:noProof/>
          </w:rPr>
          <w:t>Figure 2.6.16: Effect of Profile Position on Bridge Displacement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2</w:t>
        </w:r>
        <w:r>
          <w:rPr>
            <w:noProof/>
            <w:webHidden/>
          </w:rPr>
          <w:fldChar w:fldCharType="end"/>
        </w:r>
      </w:hyperlink>
    </w:p>
    <w:p w14:paraId="62EAF455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52" w:history="1">
        <w:r w:rsidRPr="00F46435">
          <w:rPr>
            <w:rStyle w:val="Hyperlink"/>
            <w:noProof/>
          </w:rPr>
          <w:t>Figure 3.1.1: Effect of Smoothing (1/8" over 10ft.) on Real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9</w:t>
        </w:r>
        <w:r>
          <w:rPr>
            <w:noProof/>
            <w:webHidden/>
          </w:rPr>
          <w:fldChar w:fldCharType="end"/>
        </w:r>
      </w:hyperlink>
    </w:p>
    <w:p w14:paraId="6AAC43B5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53" w:history="1">
        <w:r w:rsidRPr="00F46435">
          <w:rPr>
            <w:rStyle w:val="Hyperlink"/>
            <w:noProof/>
          </w:rPr>
          <w:t>Figure 3.1.2: Effect of Smoothing (1/4" over 30ft.) on Real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9</w:t>
        </w:r>
        <w:r>
          <w:rPr>
            <w:noProof/>
            <w:webHidden/>
          </w:rPr>
          <w:fldChar w:fldCharType="end"/>
        </w:r>
      </w:hyperlink>
    </w:p>
    <w:p w14:paraId="6DAE66FE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54" w:history="1">
        <w:r w:rsidRPr="00F46435">
          <w:rPr>
            <w:rStyle w:val="Hyperlink"/>
            <w:noProof/>
          </w:rPr>
          <w:t>Figure 3.1.3: Comparison of Bridge Dynamic Amplification with Rough Profile and with Smoothed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0</w:t>
        </w:r>
        <w:r>
          <w:rPr>
            <w:noProof/>
            <w:webHidden/>
          </w:rPr>
          <w:fldChar w:fldCharType="end"/>
        </w:r>
      </w:hyperlink>
    </w:p>
    <w:p w14:paraId="56B2223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55" w:history="1">
        <w:r w:rsidRPr="00F46435">
          <w:rPr>
            <w:rStyle w:val="Hyperlink"/>
            <w:noProof/>
          </w:rPr>
          <w:t>Figure 3.1.4: Effect of Smoothing Parameters on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1</w:t>
        </w:r>
        <w:r>
          <w:rPr>
            <w:noProof/>
            <w:webHidden/>
          </w:rPr>
          <w:fldChar w:fldCharType="end"/>
        </w:r>
      </w:hyperlink>
    </w:p>
    <w:p w14:paraId="0AD7B99B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56" w:history="1">
        <w:r w:rsidRPr="00F46435">
          <w:rPr>
            <w:rStyle w:val="Hyperlink"/>
            <w:noProof/>
          </w:rPr>
          <w:t>Figure 3.2.1: Span-1 response to traffic pattern no.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6</w:t>
        </w:r>
        <w:r>
          <w:rPr>
            <w:noProof/>
            <w:webHidden/>
          </w:rPr>
          <w:fldChar w:fldCharType="end"/>
        </w:r>
      </w:hyperlink>
    </w:p>
    <w:p w14:paraId="10F81B12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57" w:history="1">
        <w:r w:rsidRPr="00F46435">
          <w:rPr>
            <w:rStyle w:val="Hyperlink"/>
            <w:noProof/>
          </w:rPr>
          <w:t>Figure3. 2.2: Span-2 response to traffic pattern no.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6</w:t>
        </w:r>
        <w:r>
          <w:rPr>
            <w:noProof/>
            <w:webHidden/>
          </w:rPr>
          <w:fldChar w:fldCharType="end"/>
        </w:r>
      </w:hyperlink>
    </w:p>
    <w:p w14:paraId="19333804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58" w:history="1">
        <w:r w:rsidRPr="00F46435">
          <w:rPr>
            <w:rStyle w:val="Hyperlink"/>
            <w:noProof/>
          </w:rPr>
          <w:t>Figure 3.2.3: Time History of Bridge Displacement for Last Vehicle in Traffic Patter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7</w:t>
        </w:r>
        <w:r>
          <w:rPr>
            <w:noProof/>
            <w:webHidden/>
          </w:rPr>
          <w:fldChar w:fldCharType="end"/>
        </w:r>
      </w:hyperlink>
    </w:p>
    <w:p w14:paraId="5CF8A6F3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59" w:history="1">
        <w:r w:rsidRPr="00F46435">
          <w:rPr>
            <w:rStyle w:val="Hyperlink"/>
            <w:noProof/>
          </w:rPr>
          <w:t>Figure 3.2.4: Span-1 Response to final vehicle (#5) in traffic pattern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8</w:t>
        </w:r>
        <w:r>
          <w:rPr>
            <w:noProof/>
            <w:webHidden/>
          </w:rPr>
          <w:fldChar w:fldCharType="end"/>
        </w:r>
      </w:hyperlink>
    </w:p>
    <w:p w14:paraId="4A29ACA4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60" w:history="1">
        <w:r w:rsidRPr="00F46435">
          <w:rPr>
            <w:rStyle w:val="Hyperlink"/>
            <w:noProof/>
          </w:rPr>
          <w:t>Figure 3.2.5: Span-2 Response to final vehicle (#5) in traffic patter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8</w:t>
        </w:r>
        <w:r>
          <w:rPr>
            <w:noProof/>
            <w:webHidden/>
          </w:rPr>
          <w:fldChar w:fldCharType="end"/>
        </w:r>
      </w:hyperlink>
    </w:p>
    <w:p w14:paraId="3BD0ECCA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61" w:history="1">
        <w:r w:rsidRPr="00F46435">
          <w:rPr>
            <w:rStyle w:val="Hyperlink"/>
            <w:noProof/>
          </w:rPr>
          <w:t>Figure 3.2.6: Effect of Number of Sequential Vehicles on Bridge Respon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1</w:t>
        </w:r>
        <w:r>
          <w:rPr>
            <w:noProof/>
            <w:webHidden/>
          </w:rPr>
          <w:fldChar w:fldCharType="end"/>
        </w:r>
      </w:hyperlink>
    </w:p>
    <w:p w14:paraId="5918D9B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62" w:history="1">
        <w:r w:rsidRPr="00F46435">
          <w:rPr>
            <w:rStyle w:val="Hyperlink"/>
            <w:noProof/>
          </w:rPr>
          <w:t>Figure 3.2.7: Response summary for 140ft single-span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2</w:t>
        </w:r>
        <w:r>
          <w:rPr>
            <w:noProof/>
            <w:webHidden/>
          </w:rPr>
          <w:fldChar w:fldCharType="end"/>
        </w:r>
      </w:hyperlink>
    </w:p>
    <w:p w14:paraId="29656DF8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63" w:history="1">
        <w:r w:rsidRPr="00F46435">
          <w:rPr>
            <w:rStyle w:val="Hyperlink"/>
            <w:noProof/>
          </w:rPr>
          <w:t>Figure 3.2.8: Response summary for 100ft single-span model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2</w:t>
        </w:r>
        <w:r>
          <w:rPr>
            <w:noProof/>
            <w:webHidden/>
          </w:rPr>
          <w:fldChar w:fldCharType="end"/>
        </w:r>
      </w:hyperlink>
    </w:p>
    <w:p w14:paraId="33387BD1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64" w:history="1">
        <w:r w:rsidRPr="00F46435">
          <w:rPr>
            <w:rStyle w:val="Hyperlink"/>
            <w:noProof/>
          </w:rPr>
          <w:t>Figure 3.2.9: Response Summary for 140ft 2-Span Model (Span 1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4</w:t>
        </w:r>
        <w:r>
          <w:rPr>
            <w:noProof/>
            <w:webHidden/>
          </w:rPr>
          <w:fldChar w:fldCharType="end"/>
        </w:r>
      </w:hyperlink>
    </w:p>
    <w:p w14:paraId="18F2C7A9" w14:textId="77777777" w:rsidR="00926E33" w:rsidRDefault="00926E33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65" w:history="1">
        <w:r w:rsidRPr="00F46435">
          <w:rPr>
            <w:rStyle w:val="Hyperlink"/>
            <w:noProof/>
          </w:rPr>
          <w:t>Figure 3.2.10: Response Summary for 140ft 2-Span Model (Span 2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4</w:t>
        </w:r>
        <w:r>
          <w:rPr>
            <w:noProof/>
            <w:webHidden/>
          </w:rPr>
          <w:fldChar w:fldCharType="end"/>
        </w:r>
      </w:hyperlink>
    </w:p>
    <w:p w14:paraId="34E263DB" w14:textId="77777777" w:rsidR="00926E33" w:rsidRPr="00F37A2D" w:rsidRDefault="00926E33" w:rsidP="00F37A2D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705566" w:history="1">
        <w:r w:rsidRPr="00F46435">
          <w:rPr>
            <w:rStyle w:val="Hyperlink"/>
            <w:noProof/>
          </w:rPr>
          <w:t>Figure 3.2.11: Span 2 Displacement Time History for Varied Platoon Headway Spac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7055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5</w:t>
        </w:r>
        <w:r>
          <w:rPr>
            <w:noProof/>
            <w:webHidden/>
          </w:rPr>
          <w:fldChar w:fldCharType="end"/>
        </w:r>
      </w:hyperlink>
      <w:r>
        <w:fldChar w:fldCharType="end"/>
      </w:r>
    </w:p>
    <w:p w14:paraId="210237D8" w14:textId="77777777" w:rsidR="00926E33" w:rsidRDefault="00926E33" w:rsidP="00DC528B">
      <w:pPr>
        <w:sectPr w:rsidR="00926E33" w:rsidSect="00BD5E20">
          <w:headerReference w:type="default" r:id="rId8"/>
          <w:footerReference w:type="default" r:id="rId9"/>
          <w:pgSz w:w="12240" w:h="15840"/>
          <w:pgMar w:top="1440" w:right="1440" w:bottom="1440" w:left="2160" w:header="720" w:footer="720" w:gutter="0"/>
          <w:pgNumType w:fmt="lowerRoman" w:start="2"/>
          <w:cols w:space="720"/>
          <w:docGrid w:linePitch="360"/>
        </w:sectPr>
      </w:pPr>
      <w:subDoc r:id="rId10"/>
    </w:p>
    <w:p w14:paraId="7C48F48F" w14:textId="77777777" w:rsidR="00926E33" w:rsidRDefault="00926E33" w:rsidP="00DC528B">
      <w:subDoc r:id="rId11"/>
      <w:subDoc r:id="rId12"/>
    </w:p>
    <w:p w14:paraId="15DB045E" w14:textId="77777777" w:rsidR="00926E33" w:rsidRDefault="00926E33" w:rsidP="00DC528B">
      <w:pPr>
        <w:sectPr w:rsidR="00926E33" w:rsidSect="000D1C82">
          <w:headerReference w:type="default" r:id="rId13"/>
          <w:footerReference w:type="default" r:id="rId14"/>
          <w:type w:val="continuous"/>
          <w:pgSz w:w="12240" w:h="15840"/>
          <w:pgMar w:top="1440" w:right="1440" w:bottom="1440" w:left="2160" w:header="720" w:footer="720" w:gutter="0"/>
          <w:pgNumType w:fmt="lowerRoman" w:start="2"/>
          <w:cols w:space="720"/>
          <w:docGrid w:linePitch="360"/>
        </w:sectPr>
      </w:pPr>
    </w:p>
    <w:p w14:paraId="0E434BB7" w14:textId="77777777" w:rsidR="00926E33" w:rsidRDefault="00926E33">
      <w:pPr>
        <w:spacing w:before="0" w:after="200" w:line="276" w:lineRule="auto"/>
      </w:pPr>
    </w:p>
    <w:p w14:paraId="46BC5C7C" w14:textId="77777777" w:rsidR="00926E33" w:rsidRDefault="00926E33">
      <w:pPr>
        <w:spacing w:before="0" w:after="200" w:line="276" w:lineRule="auto"/>
      </w:pPr>
      <w:r>
        <w:br w:type="page"/>
      </w:r>
    </w:p>
    <w:p w14:paraId="6CF98AED" w14:textId="77777777" w:rsidR="00926E33" w:rsidRDefault="00926E33">
      <w:pPr>
        <w:spacing w:before="0" w:after="200" w:line="276" w:lineRule="auto"/>
      </w:pPr>
      <w:subDoc r:id="rId15"/>
    </w:p>
    <w:p w14:paraId="7FF8D7E6" w14:textId="77777777" w:rsidR="00926E33" w:rsidRDefault="00926E33">
      <w:pPr>
        <w:spacing w:before="0" w:after="200" w:line="276" w:lineRule="auto"/>
      </w:pPr>
      <w:subDoc r:id="rId16"/>
      <w:r>
        <w:br w:type="page"/>
      </w:r>
    </w:p>
    <w:p w14:paraId="6B2D7487" w14:textId="77777777" w:rsidR="00926E33" w:rsidRDefault="00926E33">
      <w:pPr>
        <w:spacing w:before="0" w:after="200" w:line="276" w:lineRule="auto"/>
      </w:pPr>
      <w:subDoc r:id="rId17"/>
      <w:r>
        <w:br w:type="page"/>
      </w:r>
    </w:p>
    <w:p w14:paraId="49DC3CEE" w14:textId="77777777" w:rsidR="00926E33" w:rsidRDefault="00926E33" w:rsidP="00FB45BF">
      <w:pPr>
        <w:pStyle w:val="Heading1"/>
      </w:pPr>
      <w:bookmarkStart w:id="7" w:name="_Toc5807979"/>
      <w:r>
        <w:t>List of References</w:t>
      </w:r>
      <w:bookmarkEnd w:id="7"/>
    </w:p>
    <w:p w14:paraId="211A40DE" w14:textId="77777777" w:rsidR="00926E33" w:rsidRPr="00F37A2D" w:rsidRDefault="00926E33" w:rsidP="00F37A2D">
      <w:pPr>
        <w:pStyle w:val="ref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37A2D">
        <w:t>AASHTO, 2018. Manual for Bridge Evaluation, 3rd ed. American Association of State Highway and Transportation Officials, Washington, D.C.</w:t>
      </w:r>
    </w:p>
    <w:p w14:paraId="0737464A" w14:textId="77777777" w:rsidR="00926E33" w:rsidRPr="00F37A2D" w:rsidRDefault="00926E33" w:rsidP="00F37A2D">
      <w:pPr>
        <w:pStyle w:val="ref"/>
      </w:pPr>
      <w:r w:rsidRPr="00F37A2D">
        <w:t>AASHTO, 2014. AASHTO LRFD Bridge Design Specifications, 7th ed. American Association of State Highway and Transportation Officials, Washington, DC.</w:t>
      </w:r>
    </w:p>
    <w:p w14:paraId="6E903CDA" w14:textId="77777777" w:rsidR="00926E33" w:rsidRPr="00F37A2D" w:rsidRDefault="00926E33" w:rsidP="00F37A2D">
      <w:pPr>
        <w:pStyle w:val="ref"/>
      </w:pPr>
      <w:r w:rsidRPr="00F37A2D">
        <w:t>AASHTO, L., 1998. Bridge design specifications. American Association of State Highway and Transportation Officials, Washington, DC.</w:t>
      </w:r>
    </w:p>
    <w:p w14:paraId="2E7B6B56" w14:textId="77777777" w:rsidR="00926E33" w:rsidRPr="00F37A2D" w:rsidRDefault="00926E33" w:rsidP="00F37A2D">
      <w:pPr>
        <w:pStyle w:val="ref"/>
      </w:pPr>
      <w:r w:rsidRPr="00F37A2D">
        <w:t>Allemang, R.J., 1999. Vibrations: analytical and experimental modal analysis. Struct. Dyn. Res. Lab. Dep. Mech. Ind. Nucl. Eng. Univ. Cincinnati.</w:t>
      </w:r>
    </w:p>
    <w:p w14:paraId="4FD18AB2" w14:textId="77777777" w:rsidR="00926E33" w:rsidRPr="00F37A2D" w:rsidRDefault="00926E33" w:rsidP="00F37A2D">
      <w:pPr>
        <w:pStyle w:val="ref"/>
      </w:pPr>
      <w:r w:rsidRPr="00F37A2D">
        <w:t>Allen, D.E., Rainer, J.H., 1976. Vibration criteria for long-span floors. Can. J. Civ. Eng. 3, 165–173.</w:t>
      </w:r>
    </w:p>
    <w:p w14:paraId="34C2C14E" w14:textId="77777777" w:rsidR="00926E33" w:rsidRPr="00F37A2D" w:rsidRDefault="00926E33" w:rsidP="00F37A2D">
      <w:pPr>
        <w:pStyle w:val="ref"/>
      </w:pPr>
      <w:r w:rsidRPr="00F37A2D">
        <w:t>Aramraks, T., 1975. Highway Bridge Vibration Studies: Interim Report.</w:t>
      </w:r>
    </w:p>
    <w:p w14:paraId="2E7EA3BB" w14:textId="77777777" w:rsidR="00926E33" w:rsidRPr="00F37A2D" w:rsidRDefault="00926E33" w:rsidP="00F37A2D">
      <w:pPr>
        <w:pStyle w:val="ref"/>
      </w:pPr>
      <w:r w:rsidRPr="00F37A2D">
        <w:t>Ashebo, D.B., Chan, T.H., Yu, L., 2007. Evaluation of dynamic loads on a skew box girder continuous bridge Part I: Field test and modal analysis. Eng. Struct. 29, 1052–1063.</w:t>
      </w:r>
    </w:p>
    <w:p w14:paraId="4B5C00F8" w14:textId="77777777" w:rsidR="00926E33" w:rsidRPr="00F37A2D" w:rsidRDefault="00926E33" w:rsidP="00F37A2D">
      <w:pPr>
        <w:pStyle w:val="ref"/>
      </w:pPr>
      <w:r w:rsidRPr="00F37A2D">
        <w:t>Au, F.T.K., Cheng, Y.S., Cheung, Y.K., 2001a. Vibration analysis of bridges under moving vehicles and trains: an overview. Prog. Struct. Eng. Mater. 3, 299–304.</w:t>
      </w:r>
    </w:p>
    <w:p w14:paraId="239E013D" w14:textId="77777777" w:rsidR="00926E33" w:rsidRPr="00F37A2D" w:rsidRDefault="00926E33" w:rsidP="00F37A2D">
      <w:pPr>
        <w:pStyle w:val="ref"/>
      </w:pPr>
      <w:r w:rsidRPr="00F37A2D">
        <w:t>Au, F.T.K., Cheng, Y.S., Cheung, Y.K., 2001b. Effects of random road surface roughness and long-term deflection of prestressed concrete girder and cable-stayed bridges on impact due to moving vehicles. Comput. Struct. 79, 853–872.</w:t>
      </w:r>
    </w:p>
    <w:p w14:paraId="7FA23E26" w14:textId="77777777" w:rsidR="00926E33" w:rsidRPr="00F37A2D" w:rsidRDefault="00926E33" w:rsidP="00F37A2D">
      <w:pPr>
        <w:pStyle w:val="ref"/>
      </w:pPr>
      <w:r w:rsidRPr="00F37A2D">
        <w:t>Beyond Traffic 2045, 2017. US DOT.</w:t>
      </w:r>
    </w:p>
    <w:p w14:paraId="0E373277" w14:textId="77777777" w:rsidR="00926E33" w:rsidRPr="00F37A2D" w:rsidRDefault="00926E33" w:rsidP="00F37A2D">
      <w:pPr>
        <w:pStyle w:val="ref"/>
      </w:pPr>
      <w:r w:rsidRPr="00F37A2D">
        <w:t>Billing, J.R., 1984. Dynamic loading and testing of bridges in Ontario. Can. J. Civ. Eng. 11, 833–843.</w:t>
      </w:r>
    </w:p>
    <w:p w14:paraId="7697C00A" w14:textId="77777777" w:rsidR="00926E33" w:rsidRPr="00F37A2D" w:rsidRDefault="00926E33" w:rsidP="00F37A2D">
      <w:pPr>
        <w:pStyle w:val="ref"/>
      </w:pPr>
      <w:r w:rsidRPr="00F37A2D">
        <w:t>Billing, J.R., Green, R., 1984. Design provisions for dynamic loading of highway bridges. Transp. Res. Rec.</w:t>
      </w:r>
    </w:p>
    <w:p w14:paraId="36AF4468" w14:textId="77777777" w:rsidR="00926E33" w:rsidRPr="00F37A2D" w:rsidRDefault="00926E33" w:rsidP="00F37A2D">
      <w:pPr>
        <w:pStyle w:val="ref"/>
      </w:pPr>
      <w:r w:rsidRPr="00F37A2D">
        <w:t>Bolotin, V.V., Armstrong, H.L., 1965. The dynamic stability of elastic systems. Am. J. Phys. 33, 752–753.</w:t>
      </w:r>
    </w:p>
    <w:p w14:paraId="7CE01E86" w14:textId="77777777" w:rsidR="00926E33" w:rsidRPr="00F37A2D" w:rsidRDefault="00926E33" w:rsidP="00F37A2D">
      <w:pPr>
        <w:pStyle w:val="ref"/>
      </w:pPr>
      <w:r w:rsidRPr="00F37A2D">
        <w:t>BS, 2006. EN-1993-2: Eurocode 3: Design of steel structures-Part 2: Steel Bridges. Br. Stand. Inst. U. K.</w:t>
      </w:r>
    </w:p>
    <w:p w14:paraId="3CFFE53A" w14:textId="77777777" w:rsidR="00926E33" w:rsidRPr="00F37A2D" w:rsidRDefault="00926E33" w:rsidP="00F37A2D">
      <w:pPr>
        <w:pStyle w:val="ref"/>
      </w:pPr>
      <w:r w:rsidRPr="00F37A2D">
        <w:t>Canadian Standards Association, 2006. Canadian Highway Bridge Design Code. Mississauga, ON, Canada.</w:t>
      </w:r>
    </w:p>
    <w:p w14:paraId="4009C74C" w14:textId="77777777" w:rsidR="00926E33" w:rsidRPr="00F37A2D" w:rsidRDefault="00926E33" w:rsidP="00F37A2D">
      <w:pPr>
        <w:pStyle w:val="ref"/>
      </w:pPr>
      <w:r w:rsidRPr="00F37A2D">
        <w:t>Cantieni, R., 1983. Dynamic load tests on highway bridges in Switzerland-60 years experience of EMPA.</w:t>
      </w:r>
    </w:p>
    <w:p w14:paraId="522F97A8" w14:textId="77777777" w:rsidR="00926E33" w:rsidRPr="00F37A2D" w:rsidRDefault="00926E33" w:rsidP="00F37A2D">
      <w:pPr>
        <w:pStyle w:val="ref"/>
      </w:pPr>
      <w:r w:rsidRPr="00F37A2D">
        <w:t>Caprani, C.C., 2012. Lifetime highway bridge traffic load effect from a combination of traffic states allowing for dynamic amplification. J. Bridge Eng. 18, 901–909.</w:t>
      </w:r>
    </w:p>
    <w:p w14:paraId="06D9FB33" w14:textId="77777777" w:rsidR="00926E33" w:rsidRPr="00F37A2D" w:rsidRDefault="00926E33" w:rsidP="00F37A2D">
      <w:pPr>
        <w:pStyle w:val="ref"/>
      </w:pPr>
      <w:r w:rsidRPr="00F37A2D">
        <w:t>Çatbaş, F.N., Kijewski-Correa, T., Aktan, A.E., 2013b. Structural identification of constructed systems: approaches, methods, and technologies for effective practice of St-Id. American Society of Civil Engineers.</w:t>
      </w:r>
    </w:p>
    <w:p w14:paraId="73868DF8" w14:textId="77777777" w:rsidR="00926E33" w:rsidRPr="00F37A2D" w:rsidRDefault="00926E33" w:rsidP="00F37A2D">
      <w:pPr>
        <w:pStyle w:val="ref"/>
      </w:pPr>
      <w:r w:rsidRPr="00F37A2D">
        <w:t>Chang, D., Lee, H., 1994. Impact factors for simple-span highway girder bridges. J. Struct. Eng. 120, 704–715.</w:t>
      </w:r>
    </w:p>
    <w:p w14:paraId="0C015703" w14:textId="77777777" w:rsidR="00926E33" w:rsidRPr="00F37A2D" w:rsidRDefault="00926E33" w:rsidP="00F37A2D">
      <w:pPr>
        <w:pStyle w:val="ref"/>
      </w:pPr>
      <w:r w:rsidRPr="00F37A2D">
        <w:t>Chatterjee, P.K., Datta, T.K., Surana, C.S., 1994. Vibration of continuous bridges under moving vehicles. J. Sound Vib. 169, 619–632.</w:t>
      </w:r>
    </w:p>
    <w:p w14:paraId="2A73C191" w14:textId="77777777" w:rsidR="00926E33" w:rsidRPr="00F37A2D" w:rsidRDefault="00926E33" w:rsidP="00F37A2D">
      <w:pPr>
        <w:pStyle w:val="ref"/>
      </w:pPr>
      <w:r w:rsidRPr="00F37A2D">
        <w:t>Cooper, D.I., 1997. Development of short span bridge-specific assessment live loading. Saf. Bridg. 64–89.</w:t>
      </w:r>
    </w:p>
    <w:p w14:paraId="35D5A959" w14:textId="77777777" w:rsidR="00926E33" w:rsidRPr="00F37A2D" w:rsidRDefault="00926E33" w:rsidP="00F37A2D">
      <w:pPr>
        <w:pStyle w:val="ref"/>
      </w:pPr>
      <w:r w:rsidRPr="00F37A2D">
        <w:t>Csagoly, P., Dorton, R.A., 1978. The development of the Ontario highway bridge design code. Transp. Res. Rec.</w:t>
      </w:r>
    </w:p>
    <w:p w14:paraId="60CE94B8" w14:textId="77777777" w:rsidR="00926E33" w:rsidRPr="00F37A2D" w:rsidRDefault="00926E33" w:rsidP="00F37A2D">
      <w:pPr>
        <w:pStyle w:val="ref"/>
      </w:pPr>
      <w:r w:rsidRPr="00F37A2D">
        <w:t>Deng, L., Cai, C.S., 2010. Development of dynamic impact factor for performance evaluation of existing multi-girder concrete bridges. Eng. Struct. 32, 21–31.</w:t>
      </w:r>
    </w:p>
    <w:p w14:paraId="702C4B6E" w14:textId="77777777" w:rsidR="00926E33" w:rsidRPr="00F37A2D" w:rsidRDefault="00926E33" w:rsidP="00F37A2D">
      <w:pPr>
        <w:pStyle w:val="ref"/>
      </w:pPr>
      <w:r w:rsidRPr="00F37A2D">
        <w:t>Deng, L., Yu, Y., Zou, Q., Cai, C.S., 2015. State-of-the-Art Review of Dynamic Impact Factors of Highway Bridges. J. Bridge Eng. 20, 04014080. https://doi.org/10.1061/(ASCE)BE.1943-5592.0000672</w:t>
      </w:r>
    </w:p>
    <w:p w14:paraId="6E56AD13" w14:textId="77777777" w:rsidR="00926E33" w:rsidRPr="00F37A2D" w:rsidRDefault="00926E33" w:rsidP="00F37A2D">
      <w:pPr>
        <w:pStyle w:val="ref"/>
      </w:pPr>
      <w:r w:rsidRPr="00F37A2D">
        <w:t>Ding, L., Hao, H., Zhu, X., 2009. Evaluation of dynamic vehicle axle loads on bridges with different surface conditions. J. Sound Vib. 323, 826–848.</w:t>
      </w:r>
    </w:p>
    <w:p w14:paraId="0E3AA452" w14:textId="77777777" w:rsidR="00926E33" w:rsidRPr="00F37A2D" w:rsidRDefault="00926E33" w:rsidP="00F37A2D">
      <w:pPr>
        <w:pStyle w:val="ref"/>
      </w:pPr>
      <w:r w:rsidRPr="00F37A2D">
        <w:t>European Committee for Standardization (CEN), 2003. Eurocode 1: Actions on structures—Part 2: Trafﬁc loads on bridges. Brussels, Belgium.</w:t>
      </w:r>
    </w:p>
    <w:p w14:paraId="7ABE9F59" w14:textId="77777777" w:rsidR="00926E33" w:rsidRPr="00F37A2D" w:rsidRDefault="00926E33" w:rsidP="00F37A2D">
      <w:pPr>
        <w:pStyle w:val="ref"/>
      </w:pPr>
      <w:r w:rsidRPr="00F37A2D">
        <w:t>Fenves, S.J., Veletsos, A.S., Siess, C.P., 1962. Dynamic Studies of the AASHO Road Test Bridges. Highw. Res. Board Spec. Rep. 73.</w:t>
      </w:r>
    </w:p>
    <w:p w14:paraId="7DF4170F" w14:textId="77777777" w:rsidR="00926E33" w:rsidRPr="00F37A2D" w:rsidRDefault="00926E33" w:rsidP="00F37A2D">
      <w:pPr>
        <w:pStyle w:val="ref"/>
      </w:pPr>
      <w:r w:rsidRPr="00F37A2D">
        <w:t>FHWA, 2012. Highway Statistics Summary To 1995.</w:t>
      </w:r>
    </w:p>
    <w:p w14:paraId="182592DD" w14:textId="77777777" w:rsidR="00926E33" w:rsidRPr="00F37A2D" w:rsidRDefault="00926E33" w:rsidP="00F37A2D">
      <w:pPr>
        <w:pStyle w:val="ref"/>
      </w:pPr>
      <w:r w:rsidRPr="00F37A2D">
        <w:t>Gaunt, J.T., Sutton, C.D., 1981. Highway bridge vibration studies.</w:t>
      </w:r>
    </w:p>
    <w:p w14:paraId="747FD7DD" w14:textId="77777777" w:rsidR="00926E33" w:rsidRPr="00F37A2D" w:rsidRDefault="00926E33" w:rsidP="00F37A2D">
      <w:pPr>
        <w:pStyle w:val="ref"/>
      </w:pPr>
      <w:r w:rsidRPr="00F37A2D">
        <w:t>González, A., Cantero, D., OBrien, E.J., 2011. Dynamic increment for shear force due to heavy vehicles crossing a highway bridge. Comput. Struct. 89, 2261–2272.</w:t>
      </w:r>
    </w:p>
    <w:p w14:paraId="6789203C" w14:textId="77777777" w:rsidR="00926E33" w:rsidRPr="00F37A2D" w:rsidRDefault="00926E33" w:rsidP="00F37A2D">
      <w:pPr>
        <w:pStyle w:val="ref"/>
      </w:pPr>
      <w:r w:rsidRPr="00F37A2D">
        <w:t>González, A., OBrien, E.J., Cantero, D., Li, Y., Dowling, J., Žnidarič, A., 2010. Critical speed for the dynamics of truck events on bridges with a smooth road surface. J. Sound Vib. 329, 2127–2146.</w:t>
      </w:r>
    </w:p>
    <w:p w14:paraId="12A68DD1" w14:textId="77777777" w:rsidR="00926E33" w:rsidRPr="00F37A2D" w:rsidRDefault="00926E33" w:rsidP="00F37A2D">
      <w:pPr>
        <w:pStyle w:val="ref"/>
      </w:pPr>
      <w:r w:rsidRPr="00F37A2D">
        <w:t>Green, M.F., Cebon, D., Cole, D.J., 1995a. Effects of vehicle suspension design on dynamics of highway bridges. J. Struct. Eng. 121, 272–282.</w:t>
      </w:r>
    </w:p>
    <w:p w14:paraId="1A9B539C" w14:textId="77777777" w:rsidR="00926E33" w:rsidRPr="00F37A2D" w:rsidRDefault="00926E33" w:rsidP="00F37A2D">
      <w:pPr>
        <w:pStyle w:val="ref"/>
      </w:pPr>
      <w:r w:rsidRPr="00F37A2D">
        <w:t>Green, M.F., Cebon, D., Cole, D.J., 1995b. Effects of vehicle suspension design on dynamics of highway bridges. J. Struct. Eng. 121, 272–282.</w:t>
      </w:r>
    </w:p>
    <w:p w14:paraId="53E3427D" w14:textId="77777777" w:rsidR="00926E33" w:rsidRPr="00F37A2D" w:rsidRDefault="00926E33" w:rsidP="00F37A2D">
      <w:pPr>
        <w:pStyle w:val="ref"/>
      </w:pPr>
      <w:r w:rsidRPr="00F37A2D">
        <w:t>Han, W., Wu, J., Cai, C.S., Chen, S., 2015. Characteristics and Dynamic Impact of Overloaded Extra Heavy Trucks on Typical Highway Bridges. J. Bridge Eng. 20, 05014011. https://doi.org/10.1061/(ASCE)BE.1943-5592.0000666</w:t>
      </w:r>
    </w:p>
    <w:p w14:paraId="507AA5CD" w14:textId="77777777" w:rsidR="00926E33" w:rsidRPr="00F37A2D" w:rsidRDefault="00926E33" w:rsidP="00F37A2D">
      <w:pPr>
        <w:pStyle w:val="ref"/>
      </w:pPr>
      <w:r w:rsidRPr="00F37A2D">
        <w:t>Honda, H., Kajikawa, Y., Kobori, T., n.d. Spectra of Road Surface Roughness on Bridges. J. Struct. Div. 108, 1956–1966.</w:t>
      </w:r>
    </w:p>
    <w:p w14:paraId="0C379500" w14:textId="77777777" w:rsidR="00926E33" w:rsidRPr="00F37A2D" w:rsidRDefault="00926E33" w:rsidP="00F37A2D">
      <w:pPr>
        <w:pStyle w:val="ref"/>
      </w:pPr>
      <w:r w:rsidRPr="00F37A2D">
        <w:t>Huang, D., Wang, T.-L., Shahawy, M., 1995. Dynamic behavior of horizontally curved I-girder bridges. Comput. Struct. 57, 703–714.</w:t>
      </w:r>
    </w:p>
    <w:p w14:paraId="4B5BC737" w14:textId="77777777" w:rsidR="00926E33" w:rsidRPr="00F37A2D" w:rsidRDefault="00926E33" w:rsidP="00F37A2D">
      <w:pPr>
        <w:pStyle w:val="ref"/>
      </w:pPr>
      <w:r w:rsidRPr="00F37A2D">
        <w:t>Huang, D., Wang, T.-L., Shahawy, M., 1993. Impact studies of multigirder concrete bridges. J. Struct. Eng. 119, 2387–2402.</w:t>
      </w:r>
    </w:p>
    <w:p w14:paraId="1AF654E3" w14:textId="77777777" w:rsidR="00926E33" w:rsidRPr="00F37A2D" w:rsidRDefault="00926E33" w:rsidP="00F37A2D">
      <w:pPr>
        <w:pStyle w:val="ref"/>
      </w:pPr>
      <w:r w:rsidRPr="00F37A2D">
        <w:t>Huang, D., Wang, T.-L., Shahawy, M., 1992. Impact analysis of continuous multigirder bridges due to moving vehicles. J. Struct. Eng. 118, 3427–3443.</w:t>
      </w:r>
    </w:p>
    <w:p w14:paraId="77233C03" w14:textId="77777777" w:rsidR="00926E33" w:rsidRPr="00F37A2D" w:rsidRDefault="00926E33" w:rsidP="00F37A2D">
      <w:pPr>
        <w:pStyle w:val="ref"/>
      </w:pPr>
      <w:r w:rsidRPr="00F37A2D">
        <w:t>Inbanathan, M.J., Wieland, M., 1987. Bridge vibrations due to vehicle moving over rough surface. J. Struct. Eng. 113, 1994–2008.</w:t>
      </w:r>
    </w:p>
    <w:p w14:paraId="1DC23E19" w14:textId="77777777" w:rsidR="00926E33" w:rsidRPr="00F37A2D" w:rsidRDefault="00926E33" w:rsidP="00F37A2D">
      <w:pPr>
        <w:pStyle w:val="ref"/>
      </w:pPr>
      <w:r w:rsidRPr="00F37A2D">
        <w:t>Japan Road Association (JRA), 1996. Speciﬁcations for highway bridges. Part 1: Common speciﬁcations. Tokyo.</w:t>
      </w:r>
    </w:p>
    <w:p w14:paraId="3FD4F410" w14:textId="77777777" w:rsidR="00926E33" w:rsidRPr="00F37A2D" w:rsidRDefault="00926E33" w:rsidP="00F37A2D">
      <w:pPr>
        <w:pStyle w:val="ref"/>
      </w:pPr>
      <w:r w:rsidRPr="00F37A2D">
        <w:t>Kim, C.W., Kawatani, M., Kim, K.B., 2005. Three-dimensional dynamic analysis for bridge–vehicle interaction with roadway roughness. Comput. Struct. 83, 1627–1645.</w:t>
      </w:r>
    </w:p>
    <w:p w14:paraId="67A3DF61" w14:textId="77777777" w:rsidR="00926E33" w:rsidRPr="00F37A2D" w:rsidRDefault="00926E33" w:rsidP="00F37A2D">
      <w:pPr>
        <w:pStyle w:val="ref"/>
      </w:pPr>
      <w:r w:rsidRPr="00F37A2D">
        <w:t>Kim, C.-W., Kawatani, M., Kwon, Y.-R., 2007. Impact coefficient of reinforced concrete slab on a steel girder bridge. Eng. Struct. 29, 576–590.</w:t>
      </w:r>
    </w:p>
    <w:p w14:paraId="14BD76B7" w14:textId="77777777" w:rsidR="00926E33" w:rsidRPr="00F37A2D" w:rsidRDefault="00926E33" w:rsidP="00F37A2D">
      <w:pPr>
        <w:pStyle w:val="ref"/>
      </w:pPr>
      <w:r w:rsidRPr="00F37A2D">
        <w:t>Kou, J.-W., DeWolf, J.T., 1997. Vibrational behavior of continuous span highway bridge—influencing variables. J. Struct. Eng. 123, 333–344.</w:t>
      </w:r>
    </w:p>
    <w:p w14:paraId="4380023A" w14:textId="77777777" w:rsidR="00926E33" w:rsidRPr="00F37A2D" w:rsidRDefault="00926E33" w:rsidP="00F37A2D">
      <w:pPr>
        <w:pStyle w:val="ref"/>
      </w:pPr>
      <w:r w:rsidRPr="00F37A2D">
        <w:t>Kurihara, M., Shimogo, T., 1978. Vibration of an elastic beam subjected to discrete moving loads. J. Mech. Des. 100, 514–519.</w:t>
      </w:r>
    </w:p>
    <w:p w14:paraId="20E24A4E" w14:textId="77777777" w:rsidR="00926E33" w:rsidRPr="00F37A2D" w:rsidRDefault="00926E33" w:rsidP="00F37A2D">
      <w:pPr>
        <w:pStyle w:val="ref"/>
      </w:pPr>
      <w:r w:rsidRPr="00F37A2D">
        <w:t>Kwark, J.W., Choi, E.S., Kim, Y.J., Kim, B.S., Kim, S.I., 2004. Dynamic behavior of two-span continuous concrete bridges under moving high-speed train. Comput. Struct. 82, 463–474.</w:t>
      </w:r>
    </w:p>
    <w:p w14:paraId="24496702" w14:textId="77777777" w:rsidR="00926E33" w:rsidRPr="00F37A2D" w:rsidRDefault="00926E33" w:rsidP="00F37A2D">
      <w:pPr>
        <w:pStyle w:val="ref"/>
      </w:pPr>
      <w:r w:rsidRPr="00F37A2D">
        <w:t>Kwasniewski, L., Li, H., Wekezer, J., Malachowski, J., 2006a. Finite element analysis of vehicle–bridge interaction. Finite Elem. Anal. Des. 42, 950–959.</w:t>
      </w:r>
    </w:p>
    <w:p w14:paraId="2F0174F2" w14:textId="77777777" w:rsidR="00926E33" w:rsidRPr="00F37A2D" w:rsidRDefault="00926E33" w:rsidP="00F37A2D">
      <w:pPr>
        <w:pStyle w:val="ref"/>
      </w:pPr>
      <w:r w:rsidRPr="00F37A2D">
        <w:t>Kwasniewski, L., Wekezer, J., Roufa, G., Li, H., Ducher, J., Malachowski, J., 2006b. Experimental evaluation of dynamic effects for a selected highway bridge. J. Perform. Constr. Facil. 20, 253–260.</w:t>
      </w:r>
    </w:p>
    <w:p w14:paraId="65F02AC0" w14:textId="77777777" w:rsidR="00926E33" w:rsidRPr="00F37A2D" w:rsidRDefault="00926E33" w:rsidP="00F37A2D">
      <w:pPr>
        <w:pStyle w:val="ref"/>
      </w:pPr>
      <w:r w:rsidRPr="00F37A2D">
        <w:t>Law, S.S., Zhu, X.Q., 2005. Bridge dynamic responses due to road surface roughness and braking of vehicle. J. Sound Vib. 282, 805–830.</w:t>
      </w:r>
    </w:p>
    <w:p w14:paraId="49A4E27D" w14:textId="77777777" w:rsidR="00926E33" w:rsidRPr="00F37A2D" w:rsidRDefault="00926E33" w:rsidP="00F37A2D">
      <w:pPr>
        <w:pStyle w:val="ref"/>
      </w:pPr>
      <w:r w:rsidRPr="00F37A2D">
        <w:t>Leonhardt, F., 1988. Cracks and Crack Control in Concrete Structures. PCI J. 33, 124–145. https://doi.org/10.15554/pcij.07011988.124.145</w:t>
      </w:r>
    </w:p>
    <w:p w14:paraId="5591ADF9" w14:textId="77777777" w:rsidR="00926E33" w:rsidRPr="00F37A2D" w:rsidRDefault="00926E33" w:rsidP="00F37A2D">
      <w:pPr>
        <w:pStyle w:val="ref"/>
      </w:pPr>
      <w:r w:rsidRPr="00F37A2D">
        <w:t>Li, H., Wekezer, J., Kwasniewski, L., 2008. Dynamic response of a highway bridge subjected to moving vehicles. J. Bridge Eng. 13, 439–448.</w:t>
      </w:r>
    </w:p>
    <w:p w14:paraId="50CC1E1F" w14:textId="77777777" w:rsidR="00926E33" w:rsidRPr="00F37A2D" w:rsidRDefault="00926E33" w:rsidP="00F37A2D">
      <w:pPr>
        <w:pStyle w:val="ref"/>
      </w:pPr>
      <w:r w:rsidRPr="00F37A2D">
        <w:t>Li, J., Su, M., 1999. The resonant vibration for a simply supported girder bridge under high-speed trains. J. Sound Vib. 224, 897–915.</w:t>
      </w:r>
    </w:p>
    <w:p w14:paraId="41AC5DFC" w14:textId="77777777" w:rsidR="00926E33" w:rsidRPr="00F37A2D" w:rsidRDefault="00926E33" w:rsidP="00F37A2D">
      <w:pPr>
        <w:pStyle w:val="ref"/>
      </w:pPr>
      <w:r w:rsidRPr="00F37A2D">
        <w:t>Li, Y., OBrien, E., González, A., 2006. The development of a dynamic amplification estimator for bridges with good road profiles. J. Sound Vib. 293, 125–137.</w:t>
      </w:r>
    </w:p>
    <w:p w14:paraId="0C9E5468" w14:textId="77777777" w:rsidR="00926E33" w:rsidRPr="00F37A2D" w:rsidRDefault="00926E33" w:rsidP="00F37A2D">
      <w:pPr>
        <w:pStyle w:val="ref"/>
      </w:pPr>
      <w:r w:rsidRPr="00F37A2D">
        <w:t>Lipari, A., Caprani, C.C., OBrien, E.J., 2017. Heavy-Vehicle Gap Control for Bridge Loading Mitigation. IEEE Intell. Transp. Syst. Mag. 9, 118–131.</w:t>
      </w:r>
    </w:p>
    <w:p w14:paraId="3118D4AD" w14:textId="77777777" w:rsidR="00926E33" w:rsidRPr="00F37A2D" w:rsidRDefault="00926E33" w:rsidP="00F37A2D">
      <w:pPr>
        <w:pStyle w:val="ref"/>
      </w:pPr>
      <w:r w:rsidRPr="00F37A2D">
        <w:t>Liu, C., Huang, D., Wang, T.-L., 2002. Analytical dynamic impact study based on correlated road roughness. Comput. Struct. 80, 1639–1650.</w:t>
      </w:r>
    </w:p>
    <w:p w14:paraId="20A3C1D9" w14:textId="77777777" w:rsidR="00926E33" w:rsidRPr="00F37A2D" w:rsidRDefault="00926E33" w:rsidP="00F37A2D">
      <w:pPr>
        <w:pStyle w:val="ref"/>
      </w:pPr>
      <w:r w:rsidRPr="00F37A2D">
        <w:t>Loprencipe, G., Zoccali, P., 2017. Use of generated artificial road profiles in road roughness evaluation. J. Mod. Transp. 25, 24–33. https://doi.org/10.1007/s40534-017-0122-1</w:t>
      </w:r>
    </w:p>
    <w:p w14:paraId="455062DF" w14:textId="77777777" w:rsidR="00926E33" w:rsidRPr="00F37A2D" w:rsidRDefault="00926E33" w:rsidP="00F37A2D">
      <w:pPr>
        <w:pStyle w:val="ref"/>
      </w:pPr>
      <w:r w:rsidRPr="00F37A2D">
        <w:t>Majka, M., Hartnett, M., 2008. Effects of speed, load and damping on the dynamic response of railway bridges and vehicles. Comput. Struct. 86, 556–572.</w:t>
      </w:r>
    </w:p>
    <w:p w14:paraId="37EDD1F7" w14:textId="77777777" w:rsidR="00926E33" w:rsidRPr="00F37A2D" w:rsidRDefault="00926E33" w:rsidP="00F37A2D">
      <w:pPr>
        <w:pStyle w:val="ref"/>
      </w:pPr>
      <w:r w:rsidRPr="00F37A2D">
        <w:t>McGetrick, P., Kim, C.-W., González, A., 2013. Dynamic axle force and road profile identification using a moving vehicle. Int. J. Archit. Eng. Constr. 2, 1–16.</w:t>
      </w:r>
    </w:p>
    <w:p w14:paraId="399CB91D" w14:textId="77777777" w:rsidR="00926E33" w:rsidRPr="00F37A2D" w:rsidRDefault="00926E33" w:rsidP="00F37A2D">
      <w:pPr>
        <w:pStyle w:val="ref"/>
      </w:pPr>
      <w:r w:rsidRPr="00F37A2D">
        <w:t>Ministry of Transport of the People’s Republic of China (MTPRC), 2004. General code for design of highway bridges and culverts. Beijing.</w:t>
      </w:r>
    </w:p>
    <w:p w14:paraId="4C7652D8" w14:textId="77777777" w:rsidR="00926E33" w:rsidRPr="00F37A2D" w:rsidRDefault="00926E33" w:rsidP="00F37A2D">
      <w:pPr>
        <w:pStyle w:val="ref"/>
      </w:pPr>
      <w:r w:rsidRPr="00F37A2D">
        <w:t>Nassif, H.H., Nowak, A.S., 1995. Dynamic Effect Of Truck Loads On Girder Bridges, in: Proceedings of the International Symposium on Heavy Vehicle Weights and Dimensions. Road Transport Technology. pp. 383–387.</w:t>
      </w:r>
    </w:p>
    <w:p w14:paraId="725502FB" w14:textId="77777777" w:rsidR="00926E33" w:rsidRPr="00F37A2D" w:rsidRDefault="00926E33" w:rsidP="00F37A2D">
      <w:pPr>
        <w:pStyle w:val="ref"/>
      </w:pPr>
      <w:r w:rsidRPr="00F37A2D">
        <w:t>New Zealand Transport Agency (NZTA), 2013. Bridge Manual. Wellington, New Zealand.</w:t>
      </w:r>
    </w:p>
    <w:p w14:paraId="42604135" w14:textId="77777777" w:rsidR="00926E33" w:rsidRPr="00F37A2D" w:rsidRDefault="00926E33" w:rsidP="00F37A2D">
      <w:pPr>
        <w:pStyle w:val="ref"/>
      </w:pPr>
      <w:r w:rsidRPr="00F37A2D">
        <w:t>OBrien, E., Li, Y., González, A., 2006. Bridge roughness index as an indicator of bridge dynamic amplification. Comput. Struct. 84, 759–769.</w:t>
      </w:r>
    </w:p>
    <w:p w14:paraId="01B268FF" w14:textId="77777777" w:rsidR="00926E33" w:rsidRPr="00F37A2D" w:rsidRDefault="00926E33" w:rsidP="00F37A2D">
      <w:pPr>
        <w:pStyle w:val="ref"/>
      </w:pPr>
      <w:r w:rsidRPr="00F37A2D">
        <w:t>OBrien, E.J., Cantero, D., Enright, B., González, A., 2010. Characteristic dynamic increment for extreme traffic loading events on short and medium span highway bridges. Eng. Struct. 32, 3827–3835.</w:t>
      </w:r>
    </w:p>
    <w:p w14:paraId="3472B0D7" w14:textId="77777777" w:rsidR="00926E33" w:rsidRPr="00F37A2D" w:rsidRDefault="00926E33" w:rsidP="00F37A2D">
      <w:pPr>
        <w:pStyle w:val="ref"/>
      </w:pPr>
      <w:r w:rsidRPr="00F37A2D">
        <w:t>OBrien, E.J., Keenahan, J., 2015. Drive-by damage detection in bridges using the apparent profile. Struct. Control Health Monit. 22, 813–825.</w:t>
      </w:r>
    </w:p>
    <w:p w14:paraId="2EF6F669" w14:textId="77777777" w:rsidR="00926E33" w:rsidRPr="00F37A2D" w:rsidRDefault="00926E33" w:rsidP="00F37A2D">
      <w:pPr>
        <w:pStyle w:val="ref"/>
      </w:pPr>
      <w:r w:rsidRPr="00F37A2D">
        <w:t>O’Brien, E.J., McGetrick, P., González, A., 2014. A drive-by inspection system via vehicle moving force identification. Smart Struct. Syst. 13, 821–848.</w:t>
      </w:r>
    </w:p>
    <w:p w14:paraId="5357DD81" w14:textId="77777777" w:rsidR="00926E33" w:rsidRPr="00F37A2D" w:rsidRDefault="00926E33" w:rsidP="00F37A2D">
      <w:pPr>
        <w:pStyle w:val="ref"/>
      </w:pPr>
      <w:r w:rsidRPr="00F37A2D">
        <w:t>Park, Y.S., Shin, D.K., Chung, T.J., 2005. Influence of road surface roughness on dynamic impact factor of bridge by full-scale dynamic testing. Can. J. Civ. Eng. 32, 825–829.</w:t>
      </w:r>
    </w:p>
    <w:p w14:paraId="6CD98304" w14:textId="77777777" w:rsidR="00926E33" w:rsidRPr="00F37A2D" w:rsidRDefault="00926E33" w:rsidP="00F37A2D">
      <w:pPr>
        <w:pStyle w:val="ref"/>
      </w:pPr>
      <w:r w:rsidRPr="00F37A2D">
        <w:t>Paultre, P., Chaallal, O., Proulx, J., 1992. Bridge dynamics and dynamic amplification factors-a review of analytical and experimental findings. Can. J. Civ. Eng. 19, 260–278.</w:t>
      </w:r>
    </w:p>
    <w:p w14:paraId="6F841288" w14:textId="77777777" w:rsidR="00926E33" w:rsidRPr="00F37A2D" w:rsidRDefault="00926E33" w:rsidP="00F37A2D">
      <w:pPr>
        <w:pStyle w:val="ref"/>
      </w:pPr>
      <w:r w:rsidRPr="00F37A2D">
        <w:t>Reiher, H., Meister, F.J., 1931. The effect of vibration on people. Forsch. Auf Dem Geb. Ingenieurwesens 2, 381–386.</w:t>
      </w:r>
    </w:p>
    <w:p w14:paraId="38C7E2C5" w14:textId="77777777" w:rsidR="00926E33" w:rsidRPr="00F37A2D" w:rsidRDefault="00926E33" w:rsidP="00F37A2D">
      <w:pPr>
        <w:pStyle w:val="ref"/>
      </w:pPr>
      <w:r w:rsidRPr="00F37A2D">
        <w:t>Romano, N., Masceri, D., Moon, F., Samtani, N., Murphy, T., de Murphy, M.L., 2017. Bridge Superstructure Tolerance to Total and Differential Foundation Movements.</w:t>
      </w:r>
    </w:p>
    <w:p w14:paraId="675360AD" w14:textId="77777777" w:rsidR="00926E33" w:rsidRPr="00F37A2D" w:rsidRDefault="00926E33" w:rsidP="00F37A2D">
      <w:pPr>
        <w:pStyle w:val="ref"/>
      </w:pPr>
      <w:r w:rsidRPr="00F37A2D">
        <w:t>Schwarz, M., Laman, J.A., 2001. Response of prestressed concrete I-girder bridges to live load. J. Bridge Eng. 6, 1–8.</w:t>
      </w:r>
    </w:p>
    <w:p w14:paraId="04B0C722" w14:textId="77777777" w:rsidR="00926E33" w:rsidRPr="00F37A2D" w:rsidRDefault="00926E33" w:rsidP="00F37A2D">
      <w:pPr>
        <w:pStyle w:val="ref"/>
      </w:pPr>
      <w:r w:rsidRPr="00F37A2D">
        <w:t>Tyan, F., Hong, Y.-F., Tu, S.-H., Jeng, W.S., 2009. Generation of random road profiles. J. Adv. Eng. 4, 1373–1378.</w:t>
      </w:r>
    </w:p>
    <w:p w14:paraId="0CD4279D" w14:textId="77777777" w:rsidR="00926E33" w:rsidRPr="00F37A2D" w:rsidRDefault="00926E33" w:rsidP="00F37A2D">
      <w:pPr>
        <w:pStyle w:val="ref"/>
      </w:pPr>
      <w:r w:rsidRPr="00F37A2D">
        <w:t>Wang, T.-L., Huang, D., 1992. Cable-stayed bridge vibration due to road surface roughness. J. Struct. Eng. 118, 1354–1374.</w:t>
      </w:r>
    </w:p>
    <w:p w14:paraId="420077B8" w14:textId="77777777" w:rsidR="00926E33" w:rsidRPr="00F37A2D" w:rsidRDefault="00926E33" w:rsidP="00F37A2D">
      <w:pPr>
        <w:pStyle w:val="ref"/>
      </w:pPr>
      <w:r w:rsidRPr="00F37A2D">
        <w:t>White, D.W., 2012. Guidelines for analysis methods and construction engineering of curved and skewed steel girder bridges. Transportation Research Board.</w:t>
      </w:r>
    </w:p>
    <w:p w14:paraId="26FDA4D6" w14:textId="77777777" w:rsidR="00926E33" w:rsidRPr="00F37A2D" w:rsidRDefault="00926E33" w:rsidP="00F37A2D">
      <w:pPr>
        <w:pStyle w:val="ref"/>
      </w:pPr>
      <w:r w:rsidRPr="00F37A2D">
        <w:t>Willis, R., 1849. The effect produced by causing weights to travel over elastic bars. Rep. Comm. Appoint. Inq. Appl. Iron Railw. Struct. Append. HM Station. Off. Lond. UK.</w:t>
      </w:r>
    </w:p>
    <w:p w14:paraId="6BA97B28" w14:textId="77777777" w:rsidR="00926E33" w:rsidRPr="00F37A2D" w:rsidRDefault="00926E33" w:rsidP="00F37A2D">
      <w:pPr>
        <w:pStyle w:val="ref"/>
      </w:pPr>
      <w:r w:rsidRPr="00F37A2D">
        <w:t>Wright, D.T., Green, R., 1964. Highway Bridge Vibrations: Part II, Ontario Test Programme. Department of Civil Engineering, Queen’s University.</w:t>
      </w:r>
    </w:p>
    <w:p w14:paraId="5FE6B06E" w14:textId="77777777" w:rsidR="00926E33" w:rsidRPr="00F37A2D" w:rsidRDefault="00926E33" w:rsidP="00F37A2D">
      <w:pPr>
        <w:pStyle w:val="ref"/>
      </w:pPr>
      <w:r w:rsidRPr="00F37A2D">
        <w:t>Wu, Y.-S., Yang, Y.-B., Yau, J.-D., 2001. Three-dimensional analysis of train-rail-bridge interaction problems. Veh. Syst. Dyn. 36, 1–35.</w:t>
      </w:r>
    </w:p>
    <w:p w14:paraId="300B5264" w14:textId="77777777" w:rsidR="00926E33" w:rsidRPr="00F37A2D" w:rsidRDefault="00926E33" w:rsidP="00F37A2D">
      <w:pPr>
        <w:pStyle w:val="ref"/>
      </w:pPr>
      <w:r w:rsidRPr="00F37A2D">
        <w:t>Yang, Y.B., Lin, C.W., 2005. Vehicle–bridge interaction dynamics and potential applications. J. Sound Vib. 284, 205–226.</w:t>
      </w:r>
    </w:p>
    <w:p w14:paraId="3D64856B" w14:textId="77777777" w:rsidR="00926E33" w:rsidRPr="00F37A2D" w:rsidRDefault="00926E33" w:rsidP="00F37A2D">
      <w:pPr>
        <w:pStyle w:val="ref"/>
      </w:pPr>
      <w:r w:rsidRPr="00F37A2D">
        <w:t>Yang, Y.-B., Lin, C.W., Yau, J.D., 2004. Extracting bridge frequencies from the dynamic response of a passing vehicle. J. Sound Vib. 272, 471–493.</w:t>
      </w:r>
    </w:p>
    <w:p w14:paraId="545F3176" w14:textId="77777777" w:rsidR="00926E33" w:rsidRPr="00F37A2D" w:rsidRDefault="00926E33" w:rsidP="00F37A2D">
      <w:pPr>
        <w:pStyle w:val="ref"/>
      </w:pPr>
      <w:r w:rsidRPr="00F37A2D">
        <w:t>Yang, Y.-B., Yau, J.-D., Hsu, L.-C., 1997. Vibration of simple beams due to trains moving at high speeds. Eng. Struct. 19, 936–944.</w:t>
      </w:r>
    </w:p>
    <w:p w14:paraId="62F962AB" w14:textId="77777777" w:rsidR="00926E33" w:rsidRPr="00F37A2D" w:rsidRDefault="00926E33" w:rsidP="00F37A2D">
      <w:pPr>
        <w:pStyle w:val="ref"/>
      </w:pPr>
      <w:r w:rsidRPr="00F37A2D">
        <w:t>Zhang, Q.-L., Vrouwenvelder, A., Wardenier, J., 2001. Dynamic amplification factors and EUDL of bridges under random traffic flows. Eng. Struct. 23, 663–672.</w:t>
      </w:r>
    </w:p>
    <w:p w14:paraId="0AA01B69" w14:textId="77777777" w:rsidR="00926E33" w:rsidRPr="00F37A2D" w:rsidRDefault="00926E33" w:rsidP="00F37A2D">
      <w:pPr>
        <w:pStyle w:val="ref"/>
        <w:numPr>
          <w:ilvl w:val="0"/>
          <w:numId w:val="0"/>
        </w:numPr>
      </w:pPr>
      <w:r>
        <w:fldChar w:fldCharType="end"/>
      </w:r>
    </w:p>
    <w:sectPr w:rsidR="00926E33" w:rsidRPr="00F37A2D" w:rsidSect="00247F81">
      <w:headerReference w:type="default" r:id="rId18"/>
      <w:footerReference w:type="default" r:id="rId19"/>
      <w:type w:val="continuous"/>
      <w:pgSz w:w="12240" w:h="15840"/>
      <w:pgMar w:top="1440" w:right="1440" w:bottom="1440" w:left="2160" w:header="720" w:footer="720" w:gutter="0"/>
      <w:pgNumType w:start="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F31BD3" w14:textId="77777777" w:rsidR="00D53B14" w:rsidRDefault="00926E33">
    <w:pPr>
      <w:pStyle w:val="Footer"/>
      <w:jc w:val="right"/>
    </w:pPr>
  </w:p>
  <w:p w14:paraId="597F3236" w14:textId="77777777" w:rsidR="00D53B14" w:rsidRDefault="00926E3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E53220" w14:textId="77777777" w:rsidR="000D1C82" w:rsidRDefault="000D1C82">
    <w:pPr>
      <w:pStyle w:val="Footer"/>
      <w:jc w:val="right"/>
    </w:pPr>
  </w:p>
  <w:p w14:paraId="3BC0D84E" w14:textId="77777777" w:rsidR="000D1C82" w:rsidRDefault="000D1C8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E7DD4D" w14:textId="77777777" w:rsidR="00247F81" w:rsidRDefault="00247F81">
    <w:pPr>
      <w:pStyle w:val="Footer"/>
      <w:jc w:val="right"/>
    </w:pPr>
  </w:p>
  <w:p w14:paraId="2B217777" w14:textId="77777777" w:rsidR="00247F81" w:rsidRDefault="00247F81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8138990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14CDCBE" w14:textId="77777777" w:rsidR="00D53B14" w:rsidRDefault="00216A5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3CBD4C46" w14:textId="77777777" w:rsidR="00D53B14" w:rsidRDefault="00926E3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78445940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98E5EFD" w14:textId="77777777" w:rsidR="000D1C82" w:rsidRDefault="000D1C8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65DEF656" w14:textId="77777777" w:rsidR="000D1C82" w:rsidRDefault="000D1C8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2858103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B4838ED" w14:textId="77777777" w:rsidR="00247F81" w:rsidRDefault="00247F8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5CBCB543" w14:textId="77777777" w:rsidR="00247F81" w:rsidRDefault="00247F8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045C2"/>
    <w:multiLevelType w:val="hybridMultilevel"/>
    <w:tmpl w:val="C80E73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3A1EAE"/>
    <w:multiLevelType w:val="hybridMultilevel"/>
    <w:tmpl w:val="4DFC14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5A24CC"/>
    <w:multiLevelType w:val="hybridMultilevel"/>
    <w:tmpl w:val="C50CDA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70339F9"/>
    <w:multiLevelType w:val="hybridMultilevel"/>
    <w:tmpl w:val="650615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AC356D"/>
    <w:multiLevelType w:val="hybridMultilevel"/>
    <w:tmpl w:val="7F94F684"/>
    <w:lvl w:ilvl="0" w:tplc="1930B35C">
      <w:start w:val="3"/>
      <w:numFmt w:val="decimal"/>
      <w:lvlText w:val="Part 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9C759B4"/>
    <w:multiLevelType w:val="hybridMultilevel"/>
    <w:tmpl w:val="1EB45AC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F5A152C"/>
    <w:multiLevelType w:val="hybridMultilevel"/>
    <w:tmpl w:val="CD0E261C"/>
    <w:lvl w:ilvl="0" w:tplc="DD96845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3717D73"/>
    <w:multiLevelType w:val="hybridMultilevel"/>
    <w:tmpl w:val="158E27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52033C1"/>
    <w:multiLevelType w:val="hybridMultilevel"/>
    <w:tmpl w:val="6E9029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5423458"/>
    <w:multiLevelType w:val="hybridMultilevel"/>
    <w:tmpl w:val="A0FA46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CA056CC"/>
    <w:multiLevelType w:val="hybridMultilevel"/>
    <w:tmpl w:val="15E8D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E641F83"/>
    <w:multiLevelType w:val="hybridMultilevel"/>
    <w:tmpl w:val="2C8674A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EE863D7"/>
    <w:multiLevelType w:val="hybridMultilevel"/>
    <w:tmpl w:val="031CAD1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00053FB"/>
    <w:multiLevelType w:val="hybridMultilevel"/>
    <w:tmpl w:val="1F707BA8"/>
    <w:lvl w:ilvl="0" w:tplc="228C95FA">
      <w:start w:val="1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2CF44921"/>
    <w:multiLevelType w:val="hybridMultilevel"/>
    <w:tmpl w:val="6026F9EC"/>
    <w:lvl w:ilvl="0" w:tplc="8A1CE170">
      <w:start w:val="1"/>
      <w:numFmt w:val="decimal"/>
      <w:lvlText w:val="Chapter 3.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3365637A"/>
    <w:multiLevelType w:val="hybridMultilevel"/>
    <w:tmpl w:val="FC42F622"/>
    <w:lvl w:ilvl="0" w:tplc="CC50B13C">
      <w:start w:val="2"/>
      <w:numFmt w:val="decimal"/>
      <w:lvlText w:val="Part 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38B2790"/>
    <w:multiLevelType w:val="hybridMultilevel"/>
    <w:tmpl w:val="E514AD56"/>
    <w:lvl w:ilvl="0" w:tplc="70FA842A">
      <w:start w:val="1"/>
      <w:numFmt w:val="decimal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8927FC0"/>
    <w:multiLevelType w:val="hybridMultilevel"/>
    <w:tmpl w:val="9C0624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BD21B01"/>
    <w:multiLevelType w:val="hybridMultilevel"/>
    <w:tmpl w:val="0E4CD0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DC60814"/>
    <w:multiLevelType w:val="hybridMultilevel"/>
    <w:tmpl w:val="3BBE37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1910B37"/>
    <w:multiLevelType w:val="hybridMultilevel"/>
    <w:tmpl w:val="F44CC8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B204BA9"/>
    <w:multiLevelType w:val="hybridMultilevel"/>
    <w:tmpl w:val="B81828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B7052B0"/>
    <w:multiLevelType w:val="hybridMultilevel"/>
    <w:tmpl w:val="1C44BF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C8C55C8"/>
    <w:multiLevelType w:val="hybridMultilevel"/>
    <w:tmpl w:val="544672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C9B1919"/>
    <w:multiLevelType w:val="hybridMultilevel"/>
    <w:tmpl w:val="E30E2554"/>
    <w:lvl w:ilvl="0" w:tplc="150E2918">
      <w:start w:val="2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5" w15:restartNumberingAfterBreak="0">
    <w:nsid w:val="55403E2A"/>
    <w:multiLevelType w:val="hybridMultilevel"/>
    <w:tmpl w:val="40B490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025FE9"/>
    <w:multiLevelType w:val="hybridMultilevel"/>
    <w:tmpl w:val="50A2AD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B2B3C1E"/>
    <w:multiLevelType w:val="hybridMultilevel"/>
    <w:tmpl w:val="012A1B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03C2789"/>
    <w:multiLevelType w:val="hybridMultilevel"/>
    <w:tmpl w:val="E5F225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55A7D62"/>
    <w:multiLevelType w:val="hybridMultilevel"/>
    <w:tmpl w:val="42CA8E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EC55855"/>
    <w:multiLevelType w:val="hybridMultilevel"/>
    <w:tmpl w:val="0A20B1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FB416B6"/>
    <w:multiLevelType w:val="hybridMultilevel"/>
    <w:tmpl w:val="F50C88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27B318E"/>
    <w:multiLevelType w:val="hybridMultilevel"/>
    <w:tmpl w:val="388A690E"/>
    <w:lvl w:ilvl="0" w:tplc="C884F708">
      <w:start w:val="1"/>
      <w:numFmt w:val="decimal"/>
      <w:pStyle w:val="ref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7E603B8"/>
    <w:multiLevelType w:val="hybridMultilevel"/>
    <w:tmpl w:val="6DE8F2E4"/>
    <w:lvl w:ilvl="0" w:tplc="FB9C5D7A">
      <w:start w:val="1"/>
      <w:numFmt w:val="decimal"/>
      <w:lvlText w:val="Chapter 2.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87F675C"/>
    <w:multiLevelType w:val="hybridMultilevel"/>
    <w:tmpl w:val="DFE05834"/>
    <w:lvl w:ilvl="0" w:tplc="8CF872A0">
      <w:start w:val="1"/>
      <w:numFmt w:val="decimal"/>
      <w:lvlText w:val="Part 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9F32BD2"/>
    <w:multiLevelType w:val="hybridMultilevel"/>
    <w:tmpl w:val="42CA8E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A9216F1"/>
    <w:multiLevelType w:val="hybridMultilevel"/>
    <w:tmpl w:val="9AF88D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C966262"/>
    <w:multiLevelType w:val="hybridMultilevel"/>
    <w:tmpl w:val="16A294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D656532"/>
    <w:multiLevelType w:val="hybridMultilevel"/>
    <w:tmpl w:val="FCD4F4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F11079C"/>
    <w:multiLevelType w:val="hybridMultilevel"/>
    <w:tmpl w:val="B630E3B0"/>
    <w:lvl w:ilvl="0" w:tplc="E01E9872">
      <w:start w:val="1"/>
      <w:numFmt w:val="decimal"/>
      <w:lvlText w:val="Chapter 1.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2"/>
  </w:num>
  <w:num w:numId="2">
    <w:abstractNumId w:val="23"/>
  </w:num>
  <w:num w:numId="3">
    <w:abstractNumId w:val="1"/>
  </w:num>
  <w:num w:numId="4">
    <w:abstractNumId w:val="10"/>
  </w:num>
  <w:num w:numId="5">
    <w:abstractNumId w:val="8"/>
  </w:num>
  <w:num w:numId="6">
    <w:abstractNumId w:val="18"/>
  </w:num>
  <w:num w:numId="7">
    <w:abstractNumId w:val="29"/>
  </w:num>
  <w:num w:numId="8">
    <w:abstractNumId w:val="35"/>
  </w:num>
  <w:num w:numId="9">
    <w:abstractNumId w:val="25"/>
  </w:num>
  <w:num w:numId="10">
    <w:abstractNumId w:val="19"/>
  </w:num>
  <w:num w:numId="11">
    <w:abstractNumId w:val="39"/>
  </w:num>
  <w:num w:numId="12">
    <w:abstractNumId w:val="34"/>
  </w:num>
  <w:num w:numId="13">
    <w:abstractNumId w:val="2"/>
  </w:num>
  <w:num w:numId="14">
    <w:abstractNumId w:val="9"/>
  </w:num>
  <w:num w:numId="15">
    <w:abstractNumId w:val="31"/>
  </w:num>
  <w:num w:numId="16">
    <w:abstractNumId w:val="36"/>
  </w:num>
  <w:num w:numId="17">
    <w:abstractNumId w:val="30"/>
  </w:num>
  <w:num w:numId="18">
    <w:abstractNumId w:val="5"/>
  </w:num>
  <w:num w:numId="19">
    <w:abstractNumId w:val="27"/>
  </w:num>
  <w:num w:numId="20">
    <w:abstractNumId w:val="21"/>
  </w:num>
  <w:num w:numId="21">
    <w:abstractNumId w:val="22"/>
  </w:num>
  <w:num w:numId="22">
    <w:abstractNumId w:val="20"/>
  </w:num>
  <w:num w:numId="23">
    <w:abstractNumId w:val="15"/>
  </w:num>
  <w:num w:numId="24">
    <w:abstractNumId w:val="33"/>
  </w:num>
  <w:num w:numId="25">
    <w:abstractNumId w:val="28"/>
  </w:num>
  <w:num w:numId="26">
    <w:abstractNumId w:val="17"/>
  </w:num>
  <w:num w:numId="27">
    <w:abstractNumId w:val="7"/>
  </w:num>
  <w:num w:numId="28">
    <w:abstractNumId w:val="12"/>
  </w:num>
  <w:num w:numId="29">
    <w:abstractNumId w:val="14"/>
  </w:num>
  <w:num w:numId="30">
    <w:abstractNumId w:val="4"/>
  </w:num>
  <w:num w:numId="31">
    <w:abstractNumId w:val="26"/>
  </w:num>
  <w:num w:numId="32">
    <w:abstractNumId w:val="0"/>
  </w:num>
  <w:num w:numId="33">
    <w:abstractNumId w:val="37"/>
  </w:num>
  <w:num w:numId="34">
    <w:abstractNumId w:val="38"/>
  </w:num>
  <w:num w:numId="35">
    <w:abstractNumId w:val="14"/>
    <w:lvlOverride w:ilvl="0">
      <w:startOverride w:val="1"/>
    </w:lvlOverride>
  </w:num>
  <w:num w:numId="36">
    <w:abstractNumId w:val="6"/>
  </w:num>
  <w:num w:numId="37">
    <w:abstractNumId w:val="13"/>
  </w:num>
  <w:num w:numId="38">
    <w:abstractNumId w:val="24"/>
  </w:num>
  <w:num w:numId="39">
    <w:abstractNumId w:val="16"/>
  </w:num>
  <w:num w:numId="40">
    <w:abstractNumId w:val="3"/>
  </w:num>
  <w:num w:numId="41">
    <w:abstractNumId w:val="11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576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614E65"/>
    <w:rsid w:val="00001BF5"/>
    <w:rsid w:val="00005F3A"/>
    <w:rsid w:val="0000711F"/>
    <w:rsid w:val="00007CB8"/>
    <w:rsid w:val="00011375"/>
    <w:rsid w:val="00013238"/>
    <w:rsid w:val="00016E8D"/>
    <w:rsid w:val="000173C3"/>
    <w:rsid w:val="000174CE"/>
    <w:rsid w:val="00021107"/>
    <w:rsid w:val="000212F0"/>
    <w:rsid w:val="000248C5"/>
    <w:rsid w:val="00025DCA"/>
    <w:rsid w:val="00027D98"/>
    <w:rsid w:val="0003154C"/>
    <w:rsid w:val="0004731A"/>
    <w:rsid w:val="0005294C"/>
    <w:rsid w:val="000537B3"/>
    <w:rsid w:val="00056653"/>
    <w:rsid w:val="00062078"/>
    <w:rsid w:val="00072B4C"/>
    <w:rsid w:val="000762E9"/>
    <w:rsid w:val="00080E65"/>
    <w:rsid w:val="0008440E"/>
    <w:rsid w:val="000900B9"/>
    <w:rsid w:val="00093BBA"/>
    <w:rsid w:val="00094060"/>
    <w:rsid w:val="000A28B8"/>
    <w:rsid w:val="000A53E2"/>
    <w:rsid w:val="000A6FFF"/>
    <w:rsid w:val="000B0AB5"/>
    <w:rsid w:val="000B3C89"/>
    <w:rsid w:val="000B3F77"/>
    <w:rsid w:val="000C649C"/>
    <w:rsid w:val="000D1C82"/>
    <w:rsid w:val="000D3AB0"/>
    <w:rsid w:val="000D4B72"/>
    <w:rsid w:val="000D7FCE"/>
    <w:rsid w:val="000E334A"/>
    <w:rsid w:val="000F5F05"/>
    <w:rsid w:val="000F6CE4"/>
    <w:rsid w:val="001012A8"/>
    <w:rsid w:val="0010412A"/>
    <w:rsid w:val="001069EE"/>
    <w:rsid w:val="001076AD"/>
    <w:rsid w:val="00110E0E"/>
    <w:rsid w:val="0011172F"/>
    <w:rsid w:val="00120A9A"/>
    <w:rsid w:val="00121D48"/>
    <w:rsid w:val="001321BA"/>
    <w:rsid w:val="00133338"/>
    <w:rsid w:val="00140FB4"/>
    <w:rsid w:val="0014314A"/>
    <w:rsid w:val="00145839"/>
    <w:rsid w:val="0014797F"/>
    <w:rsid w:val="00155E45"/>
    <w:rsid w:val="0016108C"/>
    <w:rsid w:val="00165950"/>
    <w:rsid w:val="00166DBE"/>
    <w:rsid w:val="00167A7E"/>
    <w:rsid w:val="00170818"/>
    <w:rsid w:val="00170A6F"/>
    <w:rsid w:val="00171EB0"/>
    <w:rsid w:val="00172635"/>
    <w:rsid w:val="0017600A"/>
    <w:rsid w:val="00182439"/>
    <w:rsid w:val="00183813"/>
    <w:rsid w:val="001858A8"/>
    <w:rsid w:val="00194824"/>
    <w:rsid w:val="001958A7"/>
    <w:rsid w:val="001C2928"/>
    <w:rsid w:val="001C3449"/>
    <w:rsid w:val="001C4A01"/>
    <w:rsid w:val="001D649C"/>
    <w:rsid w:val="001D67B1"/>
    <w:rsid w:val="001E1C9D"/>
    <w:rsid w:val="001E497B"/>
    <w:rsid w:val="001E51B5"/>
    <w:rsid w:val="001F5A19"/>
    <w:rsid w:val="002023DC"/>
    <w:rsid w:val="0020362C"/>
    <w:rsid w:val="00203632"/>
    <w:rsid w:val="00204F71"/>
    <w:rsid w:val="00216A58"/>
    <w:rsid w:val="002202D6"/>
    <w:rsid w:val="00235597"/>
    <w:rsid w:val="00241D2A"/>
    <w:rsid w:val="002459A6"/>
    <w:rsid w:val="00246EFB"/>
    <w:rsid w:val="00247F81"/>
    <w:rsid w:val="00254727"/>
    <w:rsid w:val="00266CAE"/>
    <w:rsid w:val="00273C10"/>
    <w:rsid w:val="00282282"/>
    <w:rsid w:val="00292164"/>
    <w:rsid w:val="002935D4"/>
    <w:rsid w:val="002A25DB"/>
    <w:rsid w:val="002A4073"/>
    <w:rsid w:val="002B07C3"/>
    <w:rsid w:val="002B361B"/>
    <w:rsid w:val="002B4B3F"/>
    <w:rsid w:val="002C496C"/>
    <w:rsid w:val="002D3414"/>
    <w:rsid w:val="002E15BF"/>
    <w:rsid w:val="002E3D38"/>
    <w:rsid w:val="002E71DE"/>
    <w:rsid w:val="00302F4B"/>
    <w:rsid w:val="00306CE6"/>
    <w:rsid w:val="00317158"/>
    <w:rsid w:val="0032001F"/>
    <w:rsid w:val="003252B6"/>
    <w:rsid w:val="00336127"/>
    <w:rsid w:val="003406F7"/>
    <w:rsid w:val="00345155"/>
    <w:rsid w:val="003508D9"/>
    <w:rsid w:val="0035305B"/>
    <w:rsid w:val="00355549"/>
    <w:rsid w:val="00356385"/>
    <w:rsid w:val="00361C42"/>
    <w:rsid w:val="003677FC"/>
    <w:rsid w:val="00370CB2"/>
    <w:rsid w:val="0037187D"/>
    <w:rsid w:val="0037603E"/>
    <w:rsid w:val="0038514E"/>
    <w:rsid w:val="00386F51"/>
    <w:rsid w:val="003876A7"/>
    <w:rsid w:val="00391015"/>
    <w:rsid w:val="003B1BB6"/>
    <w:rsid w:val="003B4A17"/>
    <w:rsid w:val="003B4BA6"/>
    <w:rsid w:val="003D0CC7"/>
    <w:rsid w:val="003D22E1"/>
    <w:rsid w:val="003D3FEB"/>
    <w:rsid w:val="003D487C"/>
    <w:rsid w:val="003D6964"/>
    <w:rsid w:val="003F01CB"/>
    <w:rsid w:val="003F15F6"/>
    <w:rsid w:val="003F1CBD"/>
    <w:rsid w:val="003F1DF5"/>
    <w:rsid w:val="003F4D97"/>
    <w:rsid w:val="00401832"/>
    <w:rsid w:val="00401DCD"/>
    <w:rsid w:val="00412953"/>
    <w:rsid w:val="00424830"/>
    <w:rsid w:val="0042773F"/>
    <w:rsid w:val="00434888"/>
    <w:rsid w:val="00437B77"/>
    <w:rsid w:val="0044423C"/>
    <w:rsid w:val="00461EB8"/>
    <w:rsid w:val="00467B3D"/>
    <w:rsid w:val="004703CD"/>
    <w:rsid w:val="00471215"/>
    <w:rsid w:val="0047551C"/>
    <w:rsid w:val="00477C70"/>
    <w:rsid w:val="0048509D"/>
    <w:rsid w:val="00487F43"/>
    <w:rsid w:val="004919CF"/>
    <w:rsid w:val="00496B8E"/>
    <w:rsid w:val="004A144D"/>
    <w:rsid w:val="004A40D7"/>
    <w:rsid w:val="004A41CE"/>
    <w:rsid w:val="004A5C76"/>
    <w:rsid w:val="004C0302"/>
    <w:rsid w:val="004C1CCB"/>
    <w:rsid w:val="004C3D76"/>
    <w:rsid w:val="004C7F36"/>
    <w:rsid w:val="004D5514"/>
    <w:rsid w:val="004D5BF8"/>
    <w:rsid w:val="004E3930"/>
    <w:rsid w:val="0050767E"/>
    <w:rsid w:val="00507E56"/>
    <w:rsid w:val="005116D6"/>
    <w:rsid w:val="00516973"/>
    <w:rsid w:val="005172D1"/>
    <w:rsid w:val="00520DF0"/>
    <w:rsid w:val="00522F0B"/>
    <w:rsid w:val="00524D63"/>
    <w:rsid w:val="00527673"/>
    <w:rsid w:val="00532AF1"/>
    <w:rsid w:val="0053460E"/>
    <w:rsid w:val="00535CE5"/>
    <w:rsid w:val="00540758"/>
    <w:rsid w:val="00550D12"/>
    <w:rsid w:val="00554068"/>
    <w:rsid w:val="0055459B"/>
    <w:rsid w:val="005604F5"/>
    <w:rsid w:val="00563D23"/>
    <w:rsid w:val="00586742"/>
    <w:rsid w:val="005873A5"/>
    <w:rsid w:val="00587BDB"/>
    <w:rsid w:val="00594561"/>
    <w:rsid w:val="005968D6"/>
    <w:rsid w:val="005A3C9A"/>
    <w:rsid w:val="005B3E1D"/>
    <w:rsid w:val="005C1D48"/>
    <w:rsid w:val="005C2E49"/>
    <w:rsid w:val="005C4DA1"/>
    <w:rsid w:val="005C568F"/>
    <w:rsid w:val="005D062F"/>
    <w:rsid w:val="005D220A"/>
    <w:rsid w:val="005D275C"/>
    <w:rsid w:val="005D48E6"/>
    <w:rsid w:val="005D609C"/>
    <w:rsid w:val="005E3DAD"/>
    <w:rsid w:val="005F208E"/>
    <w:rsid w:val="005F38DD"/>
    <w:rsid w:val="005F595B"/>
    <w:rsid w:val="00607728"/>
    <w:rsid w:val="00614E65"/>
    <w:rsid w:val="00615D2E"/>
    <w:rsid w:val="006220FB"/>
    <w:rsid w:val="006251EF"/>
    <w:rsid w:val="00630909"/>
    <w:rsid w:val="00631F33"/>
    <w:rsid w:val="00632D06"/>
    <w:rsid w:val="006360FD"/>
    <w:rsid w:val="00641A32"/>
    <w:rsid w:val="006444C5"/>
    <w:rsid w:val="006470FC"/>
    <w:rsid w:val="00647C78"/>
    <w:rsid w:val="00663571"/>
    <w:rsid w:val="00665167"/>
    <w:rsid w:val="00670995"/>
    <w:rsid w:val="00680431"/>
    <w:rsid w:val="006A1DAC"/>
    <w:rsid w:val="006B1CE7"/>
    <w:rsid w:val="006B797F"/>
    <w:rsid w:val="006C0FB7"/>
    <w:rsid w:val="006C0FDB"/>
    <w:rsid w:val="006D2AEE"/>
    <w:rsid w:val="006E193C"/>
    <w:rsid w:val="006E27AD"/>
    <w:rsid w:val="006E5845"/>
    <w:rsid w:val="006E73FA"/>
    <w:rsid w:val="006F1651"/>
    <w:rsid w:val="006F4F2E"/>
    <w:rsid w:val="00700FD6"/>
    <w:rsid w:val="007023B6"/>
    <w:rsid w:val="0070381E"/>
    <w:rsid w:val="007143C4"/>
    <w:rsid w:val="007207D0"/>
    <w:rsid w:val="00740B8A"/>
    <w:rsid w:val="00743482"/>
    <w:rsid w:val="00760426"/>
    <w:rsid w:val="00770168"/>
    <w:rsid w:val="00770854"/>
    <w:rsid w:val="00772959"/>
    <w:rsid w:val="0078412B"/>
    <w:rsid w:val="00784EC2"/>
    <w:rsid w:val="00787764"/>
    <w:rsid w:val="00791406"/>
    <w:rsid w:val="00793162"/>
    <w:rsid w:val="007A38F3"/>
    <w:rsid w:val="007B048D"/>
    <w:rsid w:val="007B4150"/>
    <w:rsid w:val="007B48A8"/>
    <w:rsid w:val="007B4CB4"/>
    <w:rsid w:val="007C0FDD"/>
    <w:rsid w:val="007C4F48"/>
    <w:rsid w:val="007D40B4"/>
    <w:rsid w:val="007D4F85"/>
    <w:rsid w:val="007D7D77"/>
    <w:rsid w:val="007E56F5"/>
    <w:rsid w:val="007E7EAB"/>
    <w:rsid w:val="007F10ED"/>
    <w:rsid w:val="007F5F82"/>
    <w:rsid w:val="00800104"/>
    <w:rsid w:val="00802AB2"/>
    <w:rsid w:val="00807A64"/>
    <w:rsid w:val="00823BF5"/>
    <w:rsid w:val="00832FCD"/>
    <w:rsid w:val="008515DA"/>
    <w:rsid w:val="00851911"/>
    <w:rsid w:val="0085233C"/>
    <w:rsid w:val="00853E09"/>
    <w:rsid w:val="00855377"/>
    <w:rsid w:val="0085558A"/>
    <w:rsid w:val="0086245C"/>
    <w:rsid w:val="00864BCE"/>
    <w:rsid w:val="00880CB6"/>
    <w:rsid w:val="00882542"/>
    <w:rsid w:val="00892862"/>
    <w:rsid w:val="00895689"/>
    <w:rsid w:val="008A062F"/>
    <w:rsid w:val="008B2233"/>
    <w:rsid w:val="008B7CAE"/>
    <w:rsid w:val="008C690F"/>
    <w:rsid w:val="008C78FF"/>
    <w:rsid w:val="008C798D"/>
    <w:rsid w:val="008D03E8"/>
    <w:rsid w:val="008D5D73"/>
    <w:rsid w:val="008D6367"/>
    <w:rsid w:val="008D759F"/>
    <w:rsid w:val="008E36C9"/>
    <w:rsid w:val="008F4885"/>
    <w:rsid w:val="009001A6"/>
    <w:rsid w:val="00900772"/>
    <w:rsid w:val="00916750"/>
    <w:rsid w:val="009217B9"/>
    <w:rsid w:val="00921B08"/>
    <w:rsid w:val="00922F31"/>
    <w:rsid w:val="009244AC"/>
    <w:rsid w:val="00924885"/>
    <w:rsid w:val="00926E33"/>
    <w:rsid w:val="00927F06"/>
    <w:rsid w:val="0093101C"/>
    <w:rsid w:val="009317C2"/>
    <w:rsid w:val="009334C6"/>
    <w:rsid w:val="009351C2"/>
    <w:rsid w:val="00936250"/>
    <w:rsid w:val="009457DF"/>
    <w:rsid w:val="009459EF"/>
    <w:rsid w:val="00952175"/>
    <w:rsid w:val="00967B9D"/>
    <w:rsid w:val="009720FF"/>
    <w:rsid w:val="00977C53"/>
    <w:rsid w:val="0098365C"/>
    <w:rsid w:val="00984F63"/>
    <w:rsid w:val="009A0015"/>
    <w:rsid w:val="009A3F94"/>
    <w:rsid w:val="009B20B7"/>
    <w:rsid w:val="009B2F12"/>
    <w:rsid w:val="009B3923"/>
    <w:rsid w:val="009B4CFB"/>
    <w:rsid w:val="009B4D90"/>
    <w:rsid w:val="009B78B3"/>
    <w:rsid w:val="009C25A3"/>
    <w:rsid w:val="009C2BDC"/>
    <w:rsid w:val="009C6572"/>
    <w:rsid w:val="009C73C9"/>
    <w:rsid w:val="009D1E77"/>
    <w:rsid w:val="009D6794"/>
    <w:rsid w:val="009D6F41"/>
    <w:rsid w:val="009E1320"/>
    <w:rsid w:val="009F510F"/>
    <w:rsid w:val="00A132B6"/>
    <w:rsid w:val="00A14F77"/>
    <w:rsid w:val="00A16B90"/>
    <w:rsid w:val="00A16EAD"/>
    <w:rsid w:val="00A20672"/>
    <w:rsid w:val="00A266D9"/>
    <w:rsid w:val="00A30903"/>
    <w:rsid w:val="00A31AAB"/>
    <w:rsid w:val="00A34663"/>
    <w:rsid w:val="00A379F4"/>
    <w:rsid w:val="00A45417"/>
    <w:rsid w:val="00A50C55"/>
    <w:rsid w:val="00A52771"/>
    <w:rsid w:val="00A55FAA"/>
    <w:rsid w:val="00A57A26"/>
    <w:rsid w:val="00A60A6A"/>
    <w:rsid w:val="00A648C8"/>
    <w:rsid w:val="00A6570A"/>
    <w:rsid w:val="00A65FF1"/>
    <w:rsid w:val="00A76799"/>
    <w:rsid w:val="00A77260"/>
    <w:rsid w:val="00A917EF"/>
    <w:rsid w:val="00A96B6C"/>
    <w:rsid w:val="00AA1908"/>
    <w:rsid w:val="00AA7A2B"/>
    <w:rsid w:val="00AB3CB3"/>
    <w:rsid w:val="00AB48A4"/>
    <w:rsid w:val="00AB4B7D"/>
    <w:rsid w:val="00AC0BF1"/>
    <w:rsid w:val="00AC11A5"/>
    <w:rsid w:val="00AC535D"/>
    <w:rsid w:val="00AD3741"/>
    <w:rsid w:val="00AE07AA"/>
    <w:rsid w:val="00AE2838"/>
    <w:rsid w:val="00AE3217"/>
    <w:rsid w:val="00B03EEA"/>
    <w:rsid w:val="00B132EE"/>
    <w:rsid w:val="00B14A85"/>
    <w:rsid w:val="00B17AC0"/>
    <w:rsid w:val="00B25396"/>
    <w:rsid w:val="00B340CF"/>
    <w:rsid w:val="00B35392"/>
    <w:rsid w:val="00B36A17"/>
    <w:rsid w:val="00B45540"/>
    <w:rsid w:val="00B55606"/>
    <w:rsid w:val="00B642C0"/>
    <w:rsid w:val="00B64DB8"/>
    <w:rsid w:val="00B65CFD"/>
    <w:rsid w:val="00B702F7"/>
    <w:rsid w:val="00B74220"/>
    <w:rsid w:val="00B76B18"/>
    <w:rsid w:val="00B81BDD"/>
    <w:rsid w:val="00B835AE"/>
    <w:rsid w:val="00B93A95"/>
    <w:rsid w:val="00BB19CD"/>
    <w:rsid w:val="00BB2F8A"/>
    <w:rsid w:val="00BC0423"/>
    <w:rsid w:val="00BC7606"/>
    <w:rsid w:val="00BD5E20"/>
    <w:rsid w:val="00BD6DA2"/>
    <w:rsid w:val="00BD6DB7"/>
    <w:rsid w:val="00BE70E4"/>
    <w:rsid w:val="00BF159E"/>
    <w:rsid w:val="00BF1DF6"/>
    <w:rsid w:val="00BF4640"/>
    <w:rsid w:val="00BF483D"/>
    <w:rsid w:val="00C045DF"/>
    <w:rsid w:val="00C12B2A"/>
    <w:rsid w:val="00C20F41"/>
    <w:rsid w:val="00C22A75"/>
    <w:rsid w:val="00C24BD9"/>
    <w:rsid w:val="00C271D1"/>
    <w:rsid w:val="00C274C6"/>
    <w:rsid w:val="00C418AD"/>
    <w:rsid w:val="00C42F49"/>
    <w:rsid w:val="00C53BF7"/>
    <w:rsid w:val="00C55022"/>
    <w:rsid w:val="00C55158"/>
    <w:rsid w:val="00C62BD1"/>
    <w:rsid w:val="00C6496D"/>
    <w:rsid w:val="00C7491E"/>
    <w:rsid w:val="00C82098"/>
    <w:rsid w:val="00C9200E"/>
    <w:rsid w:val="00C92061"/>
    <w:rsid w:val="00CA1B24"/>
    <w:rsid w:val="00CA6DFB"/>
    <w:rsid w:val="00CB0CF3"/>
    <w:rsid w:val="00CB70CE"/>
    <w:rsid w:val="00CC0067"/>
    <w:rsid w:val="00CD3ED8"/>
    <w:rsid w:val="00CE0102"/>
    <w:rsid w:val="00CF14A4"/>
    <w:rsid w:val="00CF7401"/>
    <w:rsid w:val="00D02BF2"/>
    <w:rsid w:val="00D03D50"/>
    <w:rsid w:val="00D072EC"/>
    <w:rsid w:val="00D12705"/>
    <w:rsid w:val="00D26A5F"/>
    <w:rsid w:val="00D272A4"/>
    <w:rsid w:val="00D275D4"/>
    <w:rsid w:val="00D278DE"/>
    <w:rsid w:val="00D328AB"/>
    <w:rsid w:val="00D32B2C"/>
    <w:rsid w:val="00D353C7"/>
    <w:rsid w:val="00D36DB9"/>
    <w:rsid w:val="00D421AD"/>
    <w:rsid w:val="00D479D2"/>
    <w:rsid w:val="00D667A7"/>
    <w:rsid w:val="00D70D8F"/>
    <w:rsid w:val="00D71E3B"/>
    <w:rsid w:val="00D840F1"/>
    <w:rsid w:val="00D86F55"/>
    <w:rsid w:val="00D90521"/>
    <w:rsid w:val="00D91A30"/>
    <w:rsid w:val="00D940BA"/>
    <w:rsid w:val="00DA4F06"/>
    <w:rsid w:val="00DA775F"/>
    <w:rsid w:val="00DB1770"/>
    <w:rsid w:val="00DB4522"/>
    <w:rsid w:val="00DB4B87"/>
    <w:rsid w:val="00DC528B"/>
    <w:rsid w:val="00DD11BC"/>
    <w:rsid w:val="00DD32F3"/>
    <w:rsid w:val="00DE3A7E"/>
    <w:rsid w:val="00DF0C77"/>
    <w:rsid w:val="00DF4811"/>
    <w:rsid w:val="00E01D52"/>
    <w:rsid w:val="00E077D1"/>
    <w:rsid w:val="00E1056B"/>
    <w:rsid w:val="00E26DF5"/>
    <w:rsid w:val="00E33E2E"/>
    <w:rsid w:val="00E36645"/>
    <w:rsid w:val="00E4042C"/>
    <w:rsid w:val="00E41109"/>
    <w:rsid w:val="00E42662"/>
    <w:rsid w:val="00E44CFB"/>
    <w:rsid w:val="00E53638"/>
    <w:rsid w:val="00E5686A"/>
    <w:rsid w:val="00E610BB"/>
    <w:rsid w:val="00E61D7D"/>
    <w:rsid w:val="00E62E4A"/>
    <w:rsid w:val="00E70A02"/>
    <w:rsid w:val="00E70D8C"/>
    <w:rsid w:val="00E76C6F"/>
    <w:rsid w:val="00E82CA1"/>
    <w:rsid w:val="00E831F3"/>
    <w:rsid w:val="00E8684C"/>
    <w:rsid w:val="00E87104"/>
    <w:rsid w:val="00E94C4F"/>
    <w:rsid w:val="00EA009C"/>
    <w:rsid w:val="00EA059A"/>
    <w:rsid w:val="00EB0A83"/>
    <w:rsid w:val="00EB1DBC"/>
    <w:rsid w:val="00EB31C9"/>
    <w:rsid w:val="00EB6C8E"/>
    <w:rsid w:val="00EC58A2"/>
    <w:rsid w:val="00EC5BDD"/>
    <w:rsid w:val="00EC77AC"/>
    <w:rsid w:val="00ED1DB4"/>
    <w:rsid w:val="00ED3428"/>
    <w:rsid w:val="00EE180E"/>
    <w:rsid w:val="00EE339C"/>
    <w:rsid w:val="00EE5E87"/>
    <w:rsid w:val="00EE7323"/>
    <w:rsid w:val="00EF1F8B"/>
    <w:rsid w:val="00EF444B"/>
    <w:rsid w:val="00EF6BE0"/>
    <w:rsid w:val="00F016AD"/>
    <w:rsid w:val="00F11EF7"/>
    <w:rsid w:val="00F13CC1"/>
    <w:rsid w:val="00F20819"/>
    <w:rsid w:val="00F20E06"/>
    <w:rsid w:val="00F24288"/>
    <w:rsid w:val="00F26D9C"/>
    <w:rsid w:val="00F348DF"/>
    <w:rsid w:val="00F35613"/>
    <w:rsid w:val="00F37A2D"/>
    <w:rsid w:val="00F37CCA"/>
    <w:rsid w:val="00F40CA2"/>
    <w:rsid w:val="00F42C1F"/>
    <w:rsid w:val="00F43831"/>
    <w:rsid w:val="00F478B0"/>
    <w:rsid w:val="00F47D53"/>
    <w:rsid w:val="00F50808"/>
    <w:rsid w:val="00F5355A"/>
    <w:rsid w:val="00F556D4"/>
    <w:rsid w:val="00F56BA1"/>
    <w:rsid w:val="00F60772"/>
    <w:rsid w:val="00F60B64"/>
    <w:rsid w:val="00F76BF6"/>
    <w:rsid w:val="00F76C90"/>
    <w:rsid w:val="00F8034A"/>
    <w:rsid w:val="00F808A6"/>
    <w:rsid w:val="00F81D50"/>
    <w:rsid w:val="00F83410"/>
    <w:rsid w:val="00F8564B"/>
    <w:rsid w:val="00F9176B"/>
    <w:rsid w:val="00F91B17"/>
    <w:rsid w:val="00F92BD0"/>
    <w:rsid w:val="00F9746E"/>
    <w:rsid w:val="00FA2211"/>
    <w:rsid w:val="00FB23C2"/>
    <w:rsid w:val="00FB333E"/>
    <w:rsid w:val="00FB3CE8"/>
    <w:rsid w:val="00FB45BF"/>
    <w:rsid w:val="00FB6DF6"/>
    <w:rsid w:val="00FC3EEC"/>
    <w:rsid w:val="00FD0197"/>
    <w:rsid w:val="00FD0615"/>
    <w:rsid w:val="00FD39EB"/>
    <w:rsid w:val="00FD7879"/>
    <w:rsid w:val="00FE3188"/>
    <w:rsid w:val="00FE4790"/>
    <w:rsid w:val="00FF3A1C"/>
    <w:rsid w:val="00FF6D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218275F"/>
  <w15:docId w15:val="{02994D48-2D6B-4A95-AAA1-EAAD6F7536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21D48"/>
    <w:pPr>
      <w:spacing w:before="120" w:after="0" w:line="48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594561"/>
    <w:pPr>
      <w:keepNext/>
      <w:keepLines/>
      <w:spacing w:after="360" w:line="240" w:lineRule="auto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F37A2D"/>
    <w:pPr>
      <w:keepNext/>
      <w:keepLines/>
      <w:spacing w:after="240" w:line="240" w:lineRule="auto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594561"/>
    <w:pPr>
      <w:keepNext/>
      <w:keepLines/>
      <w:spacing w:after="240" w:line="240" w:lineRule="auto"/>
      <w:outlineLvl w:val="2"/>
    </w:pPr>
    <w:rPr>
      <w:rFonts w:asciiTheme="majorHAnsi" w:eastAsiaTheme="majorEastAsia" w:hAnsiTheme="majorHAnsi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qFormat/>
    <w:rsid w:val="00594561"/>
    <w:pPr>
      <w:keepNext/>
      <w:keepLines/>
      <w:spacing w:after="120" w:line="240" w:lineRule="auto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Heading4"/>
    <w:next w:val="Normal"/>
    <w:link w:val="Heading5Char"/>
    <w:uiPriority w:val="9"/>
    <w:unhideWhenUsed/>
    <w:qFormat/>
    <w:rsid w:val="009A3F94"/>
    <w:pPr>
      <w:outlineLvl w:val="4"/>
    </w:pPr>
    <w:rPr>
      <w:i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C7F36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C7F36"/>
  </w:style>
  <w:style w:type="paragraph" w:styleId="Footer">
    <w:name w:val="footer"/>
    <w:basedOn w:val="Normal"/>
    <w:link w:val="FooterChar"/>
    <w:uiPriority w:val="99"/>
    <w:unhideWhenUsed/>
    <w:rsid w:val="004C7F36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C7F36"/>
  </w:style>
  <w:style w:type="character" w:customStyle="1" w:styleId="Heading1Char">
    <w:name w:val="Heading 1 Char"/>
    <w:basedOn w:val="DefaultParagraphFont"/>
    <w:link w:val="Heading1"/>
    <w:uiPriority w:val="9"/>
    <w:rsid w:val="00594561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594561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94561"/>
    <w:rPr>
      <w:rFonts w:asciiTheme="majorHAnsi" w:eastAsiaTheme="majorEastAsia" w:hAnsiTheme="majorHAnsi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594561"/>
    <w:rPr>
      <w:rFonts w:asciiTheme="majorHAnsi" w:eastAsiaTheme="majorEastAsia" w:hAnsiTheme="majorHAnsi" w:cstheme="majorBidi"/>
      <w:b/>
      <w:bCs/>
      <w:i/>
      <w:iCs/>
    </w:rPr>
  </w:style>
  <w:style w:type="paragraph" w:styleId="Caption">
    <w:name w:val="caption"/>
    <w:basedOn w:val="Normal"/>
    <w:next w:val="Normal"/>
    <w:link w:val="CaptionChar"/>
    <w:uiPriority w:val="35"/>
    <w:qFormat/>
    <w:rsid w:val="00121D48"/>
    <w:pPr>
      <w:spacing w:before="0" w:after="200" w:line="240" w:lineRule="auto"/>
      <w:jc w:val="center"/>
    </w:pPr>
    <w:rPr>
      <w:b/>
      <w:bCs/>
      <w:sz w:val="20"/>
      <w:szCs w:val="18"/>
    </w:rPr>
  </w:style>
  <w:style w:type="character" w:styleId="Hyperlink">
    <w:name w:val="Hyperlink"/>
    <w:basedOn w:val="DefaultParagraphFont"/>
    <w:uiPriority w:val="99"/>
    <w:unhideWhenUsed/>
    <w:rsid w:val="00121D48"/>
    <w:rPr>
      <w:color w:val="0000FF" w:themeColor="hyperlink"/>
      <w:u w:val="single"/>
    </w:rPr>
  </w:style>
  <w:style w:type="paragraph" w:customStyle="1" w:styleId="Images">
    <w:name w:val="Images"/>
    <w:basedOn w:val="Normal"/>
    <w:qFormat/>
    <w:rsid w:val="00121D48"/>
    <w:pPr>
      <w:keepNext/>
      <w:spacing w:before="0" w:line="240" w:lineRule="auto"/>
      <w:jc w:val="center"/>
    </w:pPr>
  </w:style>
  <w:style w:type="paragraph" w:styleId="ListParagraph">
    <w:name w:val="List Paragraph"/>
    <w:basedOn w:val="Normal"/>
    <w:uiPriority w:val="34"/>
    <w:qFormat/>
    <w:rsid w:val="00496B8E"/>
    <w:pPr>
      <w:spacing w:before="0" w:after="200" w:line="276" w:lineRule="auto"/>
      <w:ind w:left="720"/>
      <w:contextualSpacing/>
    </w:pPr>
  </w:style>
  <w:style w:type="paragraph" w:styleId="TOC1">
    <w:name w:val="toc 1"/>
    <w:basedOn w:val="Normal"/>
    <w:next w:val="Normal"/>
    <w:autoRedefine/>
    <w:uiPriority w:val="39"/>
    <w:unhideWhenUsed/>
    <w:rsid w:val="00E4266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4266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E42662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20E06"/>
    <w:pPr>
      <w:spacing w:before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0E06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B35392"/>
    <w:rPr>
      <w:color w:val="808080"/>
    </w:rPr>
  </w:style>
  <w:style w:type="table" w:styleId="TableGrid">
    <w:name w:val="Table Grid"/>
    <w:basedOn w:val="TableNormal"/>
    <w:uiPriority w:val="59"/>
    <w:unhideWhenUsed/>
    <w:rsid w:val="00CB0C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quationCaptions">
    <w:name w:val="Equation Captions"/>
    <w:basedOn w:val="Caption"/>
    <w:link w:val="EquationCaptionsChar"/>
    <w:qFormat/>
    <w:rsid w:val="00586742"/>
    <w:pPr>
      <w:spacing w:after="0"/>
      <w:jc w:val="right"/>
    </w:pPr>
    <w:rPr>
      <w:b w:val="0"/>
      <w:sz w:val="22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9A3F94"/>
    <w:rPr>
      <w:rFonts w:asciiTheme="majorHAnsi" w:eastAsiaTheme="majorEastAsia" w:hAnsiTheme="majorHAnsi" w:cstheme="majorBidi"/>
      <w:b/>
      <w:bCs/>
      <w:iCs/>
    </w:rPr>
  </w:style>
  <w:style w:type="character" w:customStyle="1" w:styleId="CaptionChar">
    <w:name w:val="Caption Char"/>
    <w:basedOn w:val="DefaultParagraphFont"/>
    <w:link w:val="Caption"/>
    <w:uiPriority w:val="35"/>
    <w:rsid w:val="00C274C6"/>
    <w:rPr>
      <w:b/>
      <w:bCs/>
      <w:sz w:val="20"/>
      <w:szCs w:val="18"/>
    </w:rPr>
  </w:style>
  <w:style w:type="character" w:customStyle="1" w:styleId="EquationCaptionsChar">
    <w:name w:val="Equation Captions Char"/>
    <w:basedOn w:val="CaptionChar"/>
    <w:link w:val="EquationCaptions"/>
    <w:rsid w:val="00586742"/>
    <w:rPr>
      <w:b w:val="0"/>
      <w:bCs/>
      <w:sz w:val="20"/>
      <w:szCs w:val="24"/>
    </w:rPr>
  </w:style>
  <w:style w:type="paragraph" w:customStyle="1" w:styleId="FigureCaption">
    <w:name w:val="FigureCaption"/>
    <w:basedOn w:val="Caption"/>
    <w:rsid w:val="00B642C0"/>
    <w:pPr>
      <w:widowControl w:val="0"/>
      <w:suppressLineNumbers/>
      <w:suppressAutoHyphens/>
      <w:autoSpaceDN w:val="0"/>
      <w:spacing w:before="120" w:after="120"/>
      <w:jc w:val="left"/>
      <w:textAlignment w:val="baseline"/>
    </w:pPr>
    <w:rPr>
      <w:rFonts w:ascii="Times New Roman" w:eastAsia="Lucida Sans Unicode" w:hAnsi="Times New Roman" w:cs="Tahoma"/>
      <w:b w:val="0"/>
      <w:bCs w:val="0"/>
      <w:i/>
      <w:iCs/>
      <w:kern w:val="3"/>
      <w:sz w:val="24"/>
      <w:szCs w:val="24"/>
    </w:rPr>
  </w:style>
  <w:style w:type="paragraph" w:customStyle="1" w:styleId="TableContents">
    <w:name w:val="Table Contents"/>
    <w:basedOn w:val="Normal"/>
    <w:rsid w:val="00B642C0"/>
    <w:pPr>
      <w:widowControl w:val="0"/>
      <w:suppressLineNumbers/>
      <w:suppressAutoHyphens/>
      <w:autoSpaceDN w:val="0"/>
      <w:spacing w:before="0" w:line="240" w:lineRule="auto"/>
      <w:ind w:left="43" w:right="43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TableHeading">
    <w:name w:val="Table Heading"/>
    <w:basedOn w:val="TableContents"/>
    <w:rsid w:val="00B642C0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FB6DF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customStyle="1" w:styleId="squish">
    <w:name w:val="squish"/>
    <w:basedOn w:val="Normal"/>
    <w:link w:val="squishChar"/>
    <w:qFormat/>
    <w:rsid w:val="00F92BD0"/>
    <w:pPr>
      <w:spacing w:before="0" w:line="240" w:lineRule="auto"/>
    </w:pPr>
  </w:style>
  <w:style w:type="character" w:customStyle="1" w:styleId="squishChar">
    <w:name w:val="squish Char"/>
    <w:basedOn w:val="DefaultParagraphFont"/>
    <w:link w:val="squish"/>
    <w:rsid w:val="00F92BD0"/>
  </w:style>
  <w:style w:type="character" w:styleId="FollowedHyperlink">
    <w:name w:val="FollowedHyperlink"/>
    <w:basedOn w:val="DefaultParagraphFont"/>
    <w:uiPriority w:val="99"/>
    <w:semiHidden/>
    <w:unhideWhenUsed/>
    <w:rsid w:val="008E36C9"/>
    <w:rPr>
      <w:color w:val="800080" w:themeColor="followedHyperlink"/>
      <w:u w:val="single"/>
    </w:rPr>
  </w:style>
  <w:style w:type="paragraph" w:styleId="Quote">
    <w:name w:val="Quote"/>
    <w:basedOn w:val="Normal"/>
    <w:next w:val="Normal"/>
    <w:link w:val="QuoteChar"/>
    <w:uiPriority w:val="29"/>
    <w:qFormat/>
    <w:rsid w:val="00D1270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12705"/>
    <w:rPr>
      <w:i/>
      <w:iCs/>
      <w:color w:val="404040" w:themeColor="text1" w:themeTint="BF"/>
    </w:rPr>
  </w:style>
  <w:style w:type="character" w:styleId="UnresolvedMention">
    <w:name w:val="Unresolved Mention"/>
    <w:basedOn w:val="DefaultParagraphFont"/>
    <w:uiPriority w:val="99"/>
    <w:semiHidden/>
    <w:unhideWhenUsed/>
    <w:rsid w:val="00D36DB9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E27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27A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27A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27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27AD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link w:val="BibliographyChar"/>
    <w:uiPriority w:val="37"/>
    <w:unhideWhenUsed/>
    <w:rsid w:val="006B1CE7"/>
    <w:pPr>
      <w:spacing w:line="240" w:lineRule="auto"/>
      <w:ind w:left="720" w:hanging="720"/>
    </w:pPr>
  </w:style>
  <w:style w:type="paragraph" w:customStyle="1" w:styleId="titlepage">
    <w:name w:val="title_page"/>
    <w:basedOn w:val="Normal"/>
    <w:link w:val="titlepageChar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">
    <w:name w:val="title_page Char"/>
    <w:basedOn w:val="DefaultParagraphFont"/>
    <w:link w:val="titlepage"/>
    <w:rsid w:val="00DC528B"/>
    <w:rPr>
      <w:smallCaps/>
      <w:sz w:val="28"/>
      <w:szCs w:val="28"/>
    </w:rPr>
  </w:style>
  <w:style w:type="character" w:styleId="Strong">
    <w:name w:val="Strong"/>
    <w:basedOn w:val="DefaultParagraphFont"/>
    <w:uiPriority w:val="22"/>
    <w:qFormat/>
    <w:rsid w:val="00DC528B"/>
    <w:rPr>
      <w:b/>
      <w:bCs/>
      <w:sz w:val="24"/>
    </w:rPr>
  </w:style>
  <w:style w:type="character" w:styleId="IntenseEmphasis">
    <w:name w:val="Intense Emphasis"/>
    <w:basedOn w:val="DefaultParagraphFont"/>
    <w:uiPriority w:val="21"/>
    <w:qFormat/>
    <w:rsid w:val="00DC528B"/>
    <w:rPr>
      <w:i/>
      <w:iCs/>
      <w:color w:val="4F81BD" w:themeColor="accent1"/>
    </w:rPr>
  </w:style>
  <w:style w:type="table" w:styleId="TableGridLight">
    <w:name w:val="Grid Table Light"/>
    <w:basedOn w:val="TableNormal"/>
    <w:uiPriority w:val="40"/>
    <w:rsid w:val="00DC528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CommentSubjectChar1">
    <w:name w:val="Comment Subject Char1"/>
    <w:basedOn w:val="CommentTextChar"/>
    <w:uiPriority w:val="99"/>
    <w:semiHidden/>
    <w:rsid w:val="00DC528B"/>
    <w:rPr>
      <w:b/>
      <w:bCs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DC528B"/>
  </w:style>
  <w:style w:type="paragraph" w:styleId="Title">
    <w:name w:val="Title"/>
    <w:basedOn w:val="Normal"/>
    <w:next w:val="Normal"/>
    <w:link w:val="TitleChar"/>
    <w:uiPriority w:val="10"/>
    <w:qFormat/>
    <w:rsid w:val="00DC528B"/>
    <w:pPr>
      <w:pBdr>
        <w:bottom w:val="single" w:sz="8" w:space="4" w:color="4F81BD" w:themeColor="accent1"/>
      </w:pBdr>
      <w:spacing w:before="0"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1">
    <w:name w:val="Title Char1"/>
    <w:basedOn w:val="DefaultParagraphFont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rstparagraph">
    <w:name w:val="First paragraph"/>
    <w:basedOn w:val="Normal"/>
    <w:next w:val="Normal"/>
    <w:rsid w:val="00DC528B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msonormal0">
    <w:name w:val="msonormal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">
    <w:name w:val="xl63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">
    <w:name w:val="xl64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DC528B"/>
    <w:pPr>
      <w:spacing w:after="0" w:line="240" w:lineRule="auto"/>
    </w:pPr>
  </w:style>
  <w:style w:type="paragraph" w:customStyle="1" w:styleId="titlepage1">
    <w:name w:val="title_page1"/>
    <w:basedOn w:val="Normal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1">
    <w:name w:val="title_page Char1"/>
    <w:basedOn w:val="DefaultParagraphFont"/>
    <w:rsid w:val="00DC528B"/>
    <w:rPr>
      <w:smallCaps/>
      <w:sz w:val="28"/>
      <w:szCs w:val="28"/>
    </w:rPr>
  </w:style>
  <w:style w:type="character" w:customStyle="1" w:styleId="TitleChar2">
    <w:name w:val="Title Char2"/>
    <w:basedOn w:val="DefaultParagraphFont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rstparagraph1">
    <w:name w:val="First paragraph1"/>
    <w:basedOn w:val="Normal"/>
    <w:next w:val="Normal"/>
    <w:rsid w:val="00DC528B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msonormal1">
    <w:name w:val="msonormal1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1">
    <w:name w:val="xl631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1">
    <w:name w:val="xl641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1">
    <w:name w:val="xl651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itlepage2">
    <w:name w:val="title_page2"/>
    <w:basedOn w:val="Normal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2">
    <w:name w:val="title_page Char2"/>
    <w:basedOn w:val="DefaultParagraphFont"/>
    <w:rsid w:val="00DC528B"/>
    <w:rPr>
      <w:smallCaps/>
      <w:sz w:val="28"/>
      <w:szCs w:val="28"/>
    </w:rPr>
  </w:style>
  <w:style w:type="character" w:customStyle="1" w:styleId="TitleChar3">
    <w:name w:val="Title Char3"/>
    <w:basedOn w:val="DefaultParagraphFont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gureCaption1">
    <w:name w:val="FigureCaption1"/>
    <w:basedOn w:val="Caption"/>
    <w:rsid w:val="00DC528B"/>
    <w:pPr>
      <w:widowControl w:val="0"/>
      <w:suppressLineNumbers/>
      <w:suppressAutoHyphens/>
      <w:autoSpaceDN w:val="0"/>
      <w:spacing w:before="120" w:after="120"/>
      <w:jc w:val="left"/>
      <w:textAlignment w:val="baseline"/>
    </w:pPr>
    <w:rPr>
      <w:rFonts w:ascii="Times New Roman" w:eastAsia="Lucida Sans Unicode" w:hAnsi="Times New Roman" w:cs="Tahoma"/>
      <w:b w:val="0"/>
      <w:bCs w:val="0"/>
      <w:i/>
      <w:iCs/>
      <w:kern w:val="3"/>
      <w:sz w:val="24"/>
      <w:szCs w:val="24"/>
    </w:rPr>
  </w:style>
  <w:style w:type="paragraph" w:customStyle="1" w:styleId="TableContents1">
    <w:name w:val="Table Contents1"/>
    <w:basedOn w:val="Normal"/>
    <w:rsid w:val="00DC528B"/>
    <w:pPr>
      <w:widowControl w:val="0"/>
      <w:suppressLineNumbers/>
      <w:suppressAutoHyphens/>
      <w:autoSpaceDN w:val="0"/>
      <w:spacing w:before="0" w:line="240" w:lineRule="auto"/>
      <w:ind w:left="43" w:right="43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TableHeading1">
    <w:name w:val="Table Heading1"/>
    <w:basedOn w:val="TableContents"/>
    <w:rsid w:val="00DC528B"/>
    <w:rPr>
      <w:b/>
      <w:bCs/>
    </w:rPr>
  </w:style>
  <w:style w:type="paragraph" w:customStyle="1" w:styleId="Firstparagraph2">
    <w:name w:val="First paragraph2"/>
    <w:basedOn w:val="Normal"/>
    <w:next w:val="Normal"/>
    <w:rsid w:val="00DC528B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squish1">
    <w:name w:val="squish1"/>
    <w:basedOn w:val="Normal"/>
    <w:qFormat/>
    <w:rsid w:val="00DC528B"/>
    <w:pPr>
      <w:spacing w:before="0" w:line="240" w:lineRule="auto"/>
    </w:pPr>
  </w:style>
  <w:style w:type="character" w:customStyle="1" w:styleId="squishChar1">
    <w:name w:val="squish Char1"/>
    <w:basedOn w:val="DefaultParagraphFont"/>
    <w:rsid w:val="00DC528B"/>
  </w:style>
  <w:style w:type="paragraph" w:customStyle="1" w:styleId="msonormal2">
    <w:name w:val="msonormal2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2">
    <w:name w:val="xl632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2">
    <w:name w:val="xl642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2">
    <w:name w:val="xl652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5Char1">
    <w:name w:val="Heading 5 Char1"/>
    <w:basedOn w:val="DefaultParagraphFont"/>
    <w:uiPriority w:val="9"/>
    <w:rsid w:val="00DC528B"/>
    <w:rPr>
      <w:rFonts w:asciiTheme="majorHAnsi" w:eastAsiaTheme="majorEastAsia" w:hAnsiTheme="majorHAnsi" w:cstheme="majorBidi"/>
      <w:color w:val="365F91" w:themeColor="accent1" w:themeShade="BF"/>
    </w:rPr>
  </w:style>
  <w:style w:type="paragraph" w:customStyle="1" w:styleId="EquationCaptions1">
    <w:name w:val="Equation Captions1"/>
    <w:basedOn w:val="Caption"/>
    <w:qFormat/>
    <w:rsid w:val="00DC528B"/>
    <w:pPr>
      <w:spacing w:after="0"/>
      <w:jc w:val="right"/>
    </w:pPr>
    <w:rPr>
      <w:b w:val="0"/>
      <w:szCs w:val="24"/>
    </w:rPr>
  </w:style>
  <w:style w:type="character" w:customStyle="1" w:styleId="EquationCaptionsChar1">
    <w:name w:val="Equation Captions Char1"/>
    <w:basedOn w:val="CaptionChar"/>
    <w:rsid w:val="00DC528B"/>
    <w:rPr>
      <w:b w:val="0"/>
      <w:bCs/>
      <w:sz w:val="20"/>
      <w:szCs w:val="24"/>
    </w:rPr>
  </w:style>
  <w:style w:type="character" w:customStyle="1" w:styleId="QuoteChar1">
    <w:name w:val="Quote Char1"/>
    <w:basedOn w:val="DefaultParagraphFont"/>
    <w:uiPriority w:val="29"/>
    <w:rsid w:val="00DC528B"/>
    <w:rPr>
      <w:i/>
      <w:iCs/>
      <w:color w:val="404040" w:themeColor="text1" w:themeTint="BF"/>
    </w:rPr>
  </w:style>
  <w:style w:type="character" w:customStyle="1" w:styleId="CommentTextChar1">
    <w:name w:val="Comment Text Char1"/>
    <w:basedOn w:val="DefaultParagraphFont"/>
    <w:uiPriority w:val="99"/>
    <w:semiHidden/>
    <w:rsid w:val="00DC528B"/>
    <w:rPr>
      <w:sz w:val="20"/>
      <w:szCs w:val="20"/>
    </w:rPr>
  </w:style>
  <w:style w:type="character" w:customStyle="1" w:styleId="CommentSubjectChar2">
    <w:name w:val="Comment Subject Char2"/>
    <w:basedOn w:val="CommentTextChar"/>
    <w:uiPriority w:val="99"/>
    <w:semiHidden/>
    <w:rsid w:val="00DC528B"/>
    <w:rPr>
      <w:b/>
      <w:bCs/>
      <w:sz w:val="20"/>
      <w:szCs w:val="20"/>
    </w:rPr>
  </w:style>
  <w:style w:type="paragraph" w:customStyle="1" w:styleId="titlepage3">
    <w:name w:val="title_page3"/>
    <w:basedOn w:val="Normal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3">
    <w:name w:val="title_page Char3"/>
    <w:basedOn w:val="DefaultParagraphFont"/>
    <w:rsid w:val="00DC528B"/>
    <w:rPr>
      <w:smallCaps/>
      <w:sz w:val="28"/>
      <w:szCs w:val="28"/>
    </w:rPr>
  </w:style>
  <w:style w:type="character" w:customStyle="1" w:styleId="CommentSubjectChar3">
    <w:name w:val="Comment Subject Char3"/>
    <w:basedOn w:val="CommentTextChar"/>
    <w:uiPriority w:val="99"/>
    <w:semiHidden/>
    <w:rsid w:val="00247F81"/>
    <w:rPr>
      <w:b/>
      <w:bCs/>
      <w:sz w:val="20"/>
      <w:szCs w:val="20"/>
    </w:rPr>
  </w:style>
  <w:style w:type="character" w:customStyle="1" w:styleId="TitleChar4">
    <w:name w:val="Title Char4"/>
    <w:basedOn w:val="DefaultParagraphFont"/>
    <w:uiPriority w:val="10"/>
    <w:rsid w:val="00247F81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rstparagraph3">
    <w:name w:val="First paragraph3"/>
    <w:basedOn w:val="Normal"/>
    <w:next w:val="Normal"/>
    <w:rsid w:val="00247F81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msonormal3">
    <w:name w:val="msonormal3"/>
    <w:basedOn w:val="Normal"/>
    <w:rsid w:val="00247F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3">
    <w:name w:val="xl633"/>
    <w:basedOn w:val="Normal"/>
    <w:rsid w:val="00247F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3">
    <w:name w:val="xl643"/>
    <w:basedOn w:val="Normal"/>
    <w:rsid w:val="00247F81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3">
    <w:name w:val="xl653"/>
    <w:basedOn w:val="Normal"/>
    <w:rsid w:val="00247F81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itlepage4">
    <w:name w:val="title_page4"/>
    <w:basedOn w:val="Normal"/>
    <w:qFormat/>
    <w:rsid w:val="00247F81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4">
    <w:name w:val="title_page Char4"/>
    <w:basedOn w:val="DefaultParagraphFont"/>
    <w:rsid w:val="00247F81"/>
    <w:rPr>
      <w:smallCaps/>
      <w:sz w:val="28"/>
      <w:szCs w:val="28"/>
    </w:rPr>
  </w:style>
  <w:style w:type="paragraph" w:customStyle="1" w:styleId="ref">
    <w:name w:val="ref"/>
    <w:basedOn w:val="Bibliography"/>
    <w:link w:val="refChar"/>
    <w:qFormat/>
    <w:rsid w:val="00F37A2D"/>
    <w:pPr>
      <w:numPr>
        <w:numId w:val="1"/>
      </w:numPr>
      <w:spacing w:after="120" w:line="480" w:lineRule="auto"/>
      <w:ind w:left="360"/>
    </w:pPr>
  </w:style>
  <w:style w:type="character" w:customStyle="1" w:styleId="BibliographyChar">
    <w:name w:val="Bibliography Char"/>
    <w:basedOn w:val="DefaultParagraphFont"/>
    <w:link w:val="Bibliography"/>
    <w:uiPriority w:val="37"/>
    <w:rsid w:val="00F37A2D"/>
  </w:style>
  <w:style w:type="character" w:customStyle="1" w:styleId="refChar">
    <w:name w:val="ref Char"/>
    <w:basedOn w:val="BibliographyChar"/>
    <w:link w:val="ref"/>
    <w:rsid w:val="00F37A2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2.xml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subDocument" Target="preface.docx" TargetMode="External"/><Relationship Id="rId12" Type="http://schemas.openxmlformats.org/officeDocument/2006/relationships/subDocument" Target="LitReview.docx" TargetMode="External"/><Relationship Id="rId17" Type="http://schemas.openxmlformats.org/officeDocument/2006/relationships/subDocument" Target="thesis_part3_draft_v02.docx" TargetMode="External"/><Relationship Id="rId2" Type="http://schemas.openxmlformats.org/officeDocument/2006/relationships/numbering" Target="numbering.xml"/><Relationship Id="rId16" Type="http://schemas.openxmlformats.org/officeDocument/2006/relationships/subDocument" Target="thesis_part2_draft_v02.docx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ubDocument" Target="title-page.docx" TargetMode="External"/><Relationship Id="rId11" Type="http://schemas.openxmlformats.org/officeDocument/2006/relationships/subDocument" Target="Intro.docx" TargetMode="External"/><Relationship Id="rId5" Type="http://schemas.openxmlformats.org/officeDocument/2006/relationships/webSettings" Target="webSettings.xml"/><Relationship Id="rId15" Type="http://schemas.openxmlformats.org/officeDocument/2006/relationships/subDocument" Target="thesis_part1_draft_v02.docx" TargetMode="External"/><Relationship Id="rId10" Type="http://schemas.openxmlformats.org/officeDocument/2006/relationships/subDocument" Target="abstract.docx" TargetMode="External"/><Relationship Id="rId19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.XSL" StyleName="MLA"/>
</file>

<file path=customXml/itemProps1.xml><?xml version="1.0" encoding="utf-8"?>
<ds:datastoreItem xmlns:ds="http://schemas.openxmlformats.org/officeDocument/2006/customXml" ds:itemID="{E4EBE573-1EAD-4444-8E00-C5FC284966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2</TotalTime>
  <Pages>1</Pages>
  <Words>6665</Words>
  <Characters>37994</Characters>
  <Application>Microsoft Office Word</Application>
  <DocSecurity>0</DocSecurity>
  <Lines>316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rexel University</Company>
  <LinksUpToDate>false</LinksUpToDate>
  <CharactersWithSpaces>445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Braley</dc:creator>
  <cp:keywords/>
  <dc:description/>
  <cp:lastModifiedBy>John Braley</cp:lastModifiedBy>
  <cp:revision>20</cp:revision>
  <cp:lastPrinted>2019-04-10T21:18:00Z</cp:lastPrinted>
  <dcterms:created xsi:type="dcterms:W3CDTF">2019-04-05T20:18:00Z</dcterms:created>
  <dcterms:modified xsi:type="dcterms:W3CDTF">2019-04-10T2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lSSircvQ"/&gt;&lt;style id="http://www.zotero.org/styles/elsevier-harvard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